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63F7B" w:rsidRDefault="00363F7B" w:rsidP="00363F7B">
      <w:pPr>
        <w:pStyle w:val="BodyAA"/>
        <w:spacing w:before="200" w:after="200" w:line="360" w:lineRule="auto"/>
        <w:jc w:val="both"/>
        <w:rPr>
          <w:rStyle w:val="None"/>
          <w:rFonts w:ascii="Times New Roman" w:eastAsia="Times New Roman" w:hAnsi="Times New Roman" w:cs="Times New Roman"/>
          <w:b/>
          <w:bCs/>
          <w:i/>
          <w:iCs/>
          <w:sz w:val="26"/>
          <w:szCs w:val="26"/>
        </w:rPr>
      </w:pPr>
      <w:r>
        <w:rPr>
          <w:rStyle w:val="None"/>
          <w:b/>
          <w:bCs/>
          <w:sz w:val="26"/>
          <w:szCs w:val="26"/>
        </w:rPr>
        <w:t xml:space="preserve">Supplementary Material A - </w:t>
      </w:r>
      <w:r>
        <w:rPr>
          <w:rStyle w:val="None"/>
          <w:rFonts w:ascii="Times New Roman" w:hAnsi="Times New Roman"/>
          <w:b/>
          <w:bCs/>
          <w:i/>
          <w:iCs/>
          <w:sz w:val="26"/>
          <w:szCs w:val="26"/>
        </w:rPr>
        <w:t>Registration and Contouring</w:t>
      </w:r>
    </w:p>
    <w:p w:rsidR="00363F7B" w:rsidRDefault="00363F7B" w:rsidP="00363F7B">
      <w:pPr>
        <w:pStyle w:val="BodyAA"/>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200" w:after="200" w:line="360" w:lineRule="auto"/>
        <w:jc w:val="both"/>
      </w:pPr>
      <w:r>
        <w:rPr>
          <w:rStyle w:val="None"/>
          <w:rFonts w:ascii="Times New Roman" w:hAnsi="Times New Roman"/>
        </w:rPr>
        <w:t xml:space="preserve">For each patient, 13 CBCTs (all daily scans from the first week of treatment, and then weekly) were rigidly registered to the planning CT and connected dose matrix using the clinically recorded 3D treatment shifts (only translations). Dose distributions at each CBCT were a rigid translation of the dose matrix at the planning CT, assuming that variations in dose distributions are negligible due to the </w:t>
      </w:r>
      <w:proofErr w:type="spellStart"/>
      <w:r>
        <w:rPr>
          <w:rStyle w:val="None"/>
          <w:rFonts w:ascii="Times New Roman" w:hAnsi="Times New Roman"/>
        </w:rPr>
        <w:t>interfractional</w:t>
      </w:r>
      <w:proofErr w:type="spellEnd"/>
      <w:r>
        <w:rPr>
          <w:rStyle w:val="None"/>
          <w:rFonts w:ascii="Times New Roman" w:hAnsi="Times New Roman"/>
        </w:rPr>
        <w:t xml:space="preserve"> changes in the patient’s anatomy under strict full bladder/empty rectum protocol. This assumption was based on results from a previous study where dose distributions were recalculated on a set of worst-case scenarios with respect to varying anatomies, where only differences up to 2% were observed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Casares-Magaz, Oscar; Thor, Maria; Muren, L.P.; Hopper, A.; Einck, J.; Cornell, M.; Knopp, R.; Deasy, Joseph O.; Moiseenko, Vitali&lt;/Author&gt;&lt;Year&gt;2015&lt;/Year&gt;&lt;RecNum&gt;212&lt;/RecNum&gt;&lt;DisplayText&gt;[22]&lt;/DisplayText&gt;&lt;record&gt;&lt;database name="My EndNote Library.enl" path="/Users/oscarcasares/Documents/My EndNote Library.enl"&gt;My EndNote Library.enl&lt;/database&gt;&lt;source-app name="EndNote" version="19.0"&gt;EndNote&lt;/source-app&gt;&lt;rec-number&gt;212&lt;/rec-number&gt;&lt;foreign-keys&gt;&lt;key app="EN" db-id="9e50595tgx02w5efddnvpaecpzrvdxtadv0r"&gt;212&lt;/key&gt;&lt;/foreign-keys&gt;&lt;ref-type name="Journal Article"&gt;17&lt;/ref-type&gt;&lt;contributors&gt;&lt;authors&gt;&lt;author&gt;&lt;style face="normal" font="default" size="100%"&gt;Casares-Magaz, Oscar&lt;/style&gt;&lt;/author&gt;&lt;author&gt;&lt;style face="normal" font="default" size="100%"&gt;Thor, Maria&lt;/style&gt;&lt;/author&gt;&lt;author&gt;&lt;style face="normal" font="default" size="100%"&gt;Muren, L.P.&lt;/style&gt;&lt;/author&gt;&lt;author&gt;&lt;style face="normal" font="default" size="100%"&gt;Hopper, A.&lt;/style&gt;&lt;/author&gt;&lt;author&gt;&lt;style face="normal" font="default" size="100%"&gt;Einck, J.&lt;/style&gt;&lt;/author&gt;&lt;author&gt;&lt;style face="normal" font="default" size="100%"&gt;Cornell, M.&lt;/style&gt;&lt;/author&gt;&lt;author&gt;&lt;style face="normal" font="default" size="100%"&gt;Knopp, R.&lt;/style&gt;&lt;/author&gt;&lt;author&gt;&lt;style face="normal" font="default" size="100%"&gt;Deasy, Joseph O.&lt;/style&gt;&lt;/author&gt;&lt;author&gt;&lt;style face="normal" font="default" size="100%"&gt;Moiseenko, Vitali&lt;/style&gt;&lt;/author&gt;&lt;/authors&gt;&lt;/contributors&gt;&lt;titles&gt;&lt;title&gt;&lt;style face="normal" font="default" size="100%"&gt;The need for dose re-calculation on cone-beam CTs in dose-response studies of pelvic normal tissues (abstr)&lt;/style&gt;&lt;/title&gt;&lt;secondary-title&gt;&lt;style face="normal" font="default" size="100%"&gt;Radiotherapy and Oncology&lt;/style&gt;&lt;/secondary-title&gt;&lt;/titles&gt;&lt;periodical&gt;&lt;full-title&gt;&lt;style face="normal" font="default" size="100%"&gt;Radiotherapy and Oncology&lt;/style&gt;&lt;/full-title&gt;&lt;abbr-1&gt;&lt;style face="normal" font="default" size="100%"&gt;Radiother Oncol&lt;/style&gt;&lt;/abbr-1&gt;&lt;abbr-2&gt;&lt;style face="normal" font="default" size="100%"&gt;Radiother Oncol&lt;/style&gt;&lt;/abbr-2&gt;&lt;abbr-3&gt;&lt;style face="normal" font="default" size="100%"&gt;Radiother Oncol&lt;/style&gt;&lt;/abbr-3&gt;&lt;/periodical&gt;&lt;pages&gt;&lt;style face="normal" font="default" size="100%"&gt;S508&lt;/style&gt;&lt;/pages&gt;&lt;volume&gt;&lt;style face="normal" font="default" size="100%"&gt;115&lt;/style&gt;&lt;/volume&gt;&lt;dates&gt;&lt;year&gt;&lt;style face="normal" font="default" size="100%"&gt;2015&lt;/style&gt;&lt;/year&gt;&lt;/dates&gt;&lt;publisher&gt;&lt;style face="normal" font="default" size="100%"&gt;Elsevier&lt;/style&gt;&lt;/publisher&gt;&lt;urls&gt;&lt;pdf-urls&gt;&lt;url&gt;internal-pdf://Casares-Magaz et al. - 2015 - The need for dose re-calculation on cone-beam CTs in dose-response studies of pelvic normal tissues (abstr.pdf&lt;/url&gt;&lt;/pdf-urls&gt;&lt;/urls&gt;&lt;electronic-resource-num&gt;&lt;style face="normal" font="default" size="100%"&gt;10.1016/S0167-8140(15)40953-3&lt;/style&gt;&lt;/electronic-resource-num&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22]</w:t>
      </w:r>
      <w:r>
        <w:rPr>
          <w:rStyle w:val="None"/>
          <w:rFonts w:ascii="Times New Roman" w:eastAsia="Times New Roman" w:hAnsi="Times New Roman" w:cs="Times New Roman"/>
        </w:rPr>
        <w:fldChar w:fldCharType="end"/>
      </w:r>
      <w:r>
        <w:rPr>
          <w:rStyle w:val="None"/>
          <w:rFonts w:ascii="Times New Roman" w:hAnsi="Times New Roman"/>
        </w:rPr>
        <w:t xml:space="preserve">; similar findings were also reported by Sharma et al. using a larger cohort of patients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Sharma, Manju; Weiss, Elisabeth; Siebers, Jeffrey V&lt;/Author&gt;&lt;Year&gt;2012&lt;/Year&gt;&lt;DisplayText&gt;[21]&lt;/DisplayText&gt;&lt;record&gt;&lt;database name="My EndNote Library.enl" path="/Users/oscarcasares/Documents/My EndNote Library.enl"&gt;My EndNote Library.enl&lt;/database&gt;&lt;source-app name="EndNote" version="19.0"&gt;EndNote&lt;/source-app&gt;&lt;rec-number&gt;50&lt;/rec-number&gt;&lt;foreign-keys&gt;&lt;key app="EN" db-id="9e50595tgx02w5efddnvpaecpzrvdxtadv0r"&gt;50&lt;/key&gt;&lt;/foreign-keys&gt;&lt;ref-type name="Journal Article"&gt;17&lt;/ref-type&gt;&lt;contributors&gt;&lt;authors&gt;&lt;author&gt;&lt;style face="normal" font="default" size="100%"&gt;Sharma, Manju&lt;/style&gt;&lt;/author&gt;&lt;author&gt;&lt;style face="normal" font="default" size="100%"&gt;Weiss, Elisabeth&lt;/style&gt;&lt;/author&gt;&lt;author&gt;&lt;style face="normal" font="default" size="100%"&gt;Siebers, Jeffrey V&lt;/style&gt;&lt;/author&gt;&lt;/authors&gt;&lt;/contributors&gt;&lt;titles&gt;&lt;title&gt;&lt;style face="normal" font="default" size="100%"&gt;Dose deformation-invariance in adaptive prostate radiation therapy: implication for treatment simulations.&lt;/style&gt;&lt;/title&gt;&lt;secondary-title&gt;&lt;style face="normal" font="default" size="100%"&gt;Radiotherapy and oncology : journal of the European Society for Therapeutic Radiology and Oncology&lt;/style&gt;&lt;/secondary-title&gt;&lt;/titles&gt;&lt;periodical&gt;&lt;full-title&gt;&lt;style face="normal" font="default" size="100%"&gt;Radiotherapy and oncology : journal of the European Society for Therapeutic Radiology and Oncology&lt;/style&gt;&lt;/full-title&gt;&lt;abbr-1&gt;&lt;style face="normal" font="default" size="100%"&gt;Radiother Oncol&lt;/style&gt;&lt;/abbr-1&gt;&lt;abbr-2&gt;&lt;style face="normal" font="default" size="100%"&gt;Radiother Oncol&lt;/style&gt;&lt;/abbr-2&gt;&lt;abbr-3&gt;&lt;style face="normal" font="default" size="100%"&gt;Radiother Oncol&lt;/style&gt;&lt;/abbr-3&gt;&lt;/periodical&gt;&lt;pages&gt;&lt;style face="normal" font="default" size="100%"&gt;207-13&lt;/style&gt;&lt;/pages&gt;&lt;volume&gt;&lt;style face="normal" font="default" size="100%"&gt;105&lt;/style&gt;&lt;/volume&gt;&lt;dates&gt;&lt;year&gt;&lt;style face="normal" font="default" size="100%"&gt;2012&lt;/style&gt;&lt;/year&gt;&lt;/dates&gt;&lt;accession-num&gt;&lt;style face="normal" font="default" size="100%"&gt;23200409&lt;/style&gt;&lt;/accession-num&gt;&lt;abstract&gt;&lt;style face="normal" font="default" size="100%"&gt;PURPOSE To investigate dose deformation-invariance in adaptive prostate radiation treatment. METHODS A 19 patient prostate cancer-cohort with 8-13 CTs/patient is used. The 79.2 Gy plans are developed on the reference image using seven 6 and 18 MV intensity-modulated beams with identical RTOG 0126 objectives. Dose on the subsequent images is evaluated in two ways: (A1) Dose is recalculated on each image. (A2) The initially planned dose distribution is copied to each image. A2 assumes dose-invariance in the accelerator-coordinate-system. Effects of patient miss-alignment are simulated by 27 per-patient image shifts; 0 and ±10 mm in left-right, anterior-posterior and superior-inferior directions. The per-voxel dose differences for each patient image, total accumulated patient dose, and dose-volume metrics (CTV-D98 and -D90, bladder- and rectum-D50, -D35, -D25 and -D15) are used to compare A1 and A2. RESULTS The per-voxel mean percent difference in A1 and A2 dose over all patient images at 6 MV is (0.01±1.56)% and at 18 MV is (0.00±0.96)%. For 6 MV and 18 MV plans, the root-mean-square-percentage-error (RMSPE) in A2 over all patient image shifts are CTV-D98=0.94 and 0.55, CTV-D90=0.92 and 0.55, rectum-D50, -D35, -D25 and -D15=1.00, 0.96, 0.86, 0.80 and 0.84, 0.96, 0.92, 1.05; and bladder-D50, -D35, -D25, -D15=1.07, 0.88, 0.78, 0.72 and 1.61, 0.93, 0.67, 0.51. The dose differences are not correlated to the dice-similarity coefficients; with respective correlation-coefficients for CTV, rectum and bladder being -0.17, -0.17 and 0.081. CONCLUSIONS Assumption of shift- and deformation-invariant dose distributions on an average introduces &amp;lt;2% error in evaluated dose-volume metrics for 6 and 18 MV IMRT prostate plans. Use of invariant dose distributions has a potential to reduce online re-planning time and permit pre-planning based on tissue deformation models.&lt;/style&gt;&lt;/abstract&gt;&lt;urls&gt;&lt;pdf-urls&gt;&lt;url&gt;internal-pdf://Sharma, Weiss, Siebers - 2012 - Dose deformation-invariance in adaptive prostate radiation therapy implication for treatment simulations.pdf&lt;/url&gt;&lt;/pdf-urls&gt;&lt;/urls&gt;&lt;electronic-resource-num&gt;&lt;style face="normal" font="default" size="100%"&gt;10.1016/j.radonc.2012.10.011&lt;/style&gt;&lt;/electronic-resource-num&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21]</w:t>
      </w:r>
      <w:r>
        <w:rPr>
          <w:rStyle w:val="None"/>
          <w:rFonts w:ascii="Times New Roman" w:eastAsia="Times New Roman" w:hAnsi="Times New Roman" w:cs="Times New Roman"/>
        </w:rPr>
        <w:fldChar w:fldCharType="end"/>
      </w:r>
      <w:r>
        <w:rPr>
          <w:rStyle w:val="None"/>
          <w:rFonts w:ascii="Times New Roman" w:hAnsi="Times New Roman"/>
        </w:rPr>
        <w:t>. Contouring and registration of the rectum were performed in MIM Maestro v.6.5.4 (</w:t>
      </w:r>
      <w:proofErr w:type="spellStart"/>
      <w:r>
        <w:rPr>
          <w:rStyle w:val="None"/>
          <w:rFonts w:ascii="Times New Roman" w:hAnsi="Times New Roman"/>
        </w:rPr>
        <w:t>Mim</w:t>
      </w:r>
      <w:proofErr w:type="spellEnd"/>
      <w:r>
        <w:rPr>
          <w:rStyle w:val="None"/>
          <w:rFonts w:ascii="Times New Roman" w:hAnsi="Times New Roman"/>
        </w:rPr>
        <w:t xml:space="preserve"> Software Inc., Cleveland, OH, USA) following our previously used workflow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Casares-Magaz, Oscar; Moiseenko, Vitali; Hopper, Austin; Pettersson, Niclas Johan; Thor, Maria; Knopp, Rick; Deasy, Joseph O.; Muren, Ludvig Paul; Einck, John&lt;/Author&gt;&lt;Year&gt;2017&lt;/Year&gt;&lt;DisplayText&gt;[23, 24]&lt;/DisplayText&gt;&lt;record&gt;&lt;database name="My EndNote Library.enl" path="/Users/oscarcasares/Documents/My EndNote Library.enl"&gt;My EndNote Library.enl&lt;/database&gt;&lt;source-app name="EndNote" version="19.0"&gt;EndNote&lt;/source-app&gt;&lt;rec-number&gt;665&lt;/rec-number&gt;&lt;foreign-keys&gt;&lt;key app="EN" db-id="9e50595tgx02w5efddnvpaecpzrvdxtadv0r"&gt;665&lt;/key&gt;&lt;/foreign-keys&gt;&lt;ref-type name="Journal Article"&gt;17&lt;/ref-type&gt;&lt;contributors&gt;&lt;authors&gt;&lt;author&gt;&lt;style face="normal" font="default" size="100%"&gt;Casares-Magaz, Oscar&lt;/style&gt;&lt;/author&gt;&lt;author&gt;&lt;style face="normal" font="default" size="100%"&gt;Moiseenko, Vitali&lt;/style&gt;&lt;/author&gt;&lt;author&gt;&lt;style face="normal" font="default" size="100%"&gt;Hopper, Austin&lt;/style&gt;&lt;/author&gt;&lt;author&gt;&lt;style face="normal" font="default" size="100%"&gt;Pettersson, Niclas Johan&lt;/style&gt;&lt;/author&gt;&lt;author&gt;&lt;style face="normal" font="default" size="100%"&gt;Thor, Maria&lt;/style&gt;&lt;/author&gt;&lt;author&gt;&lt;style face="normal" font="default" size="100%"&gt;Knopp, Rick&lt;/style&gt;&lt;/author&gt;&lt;author&gt;&lt;style face="normal" font="default" size="100%"&gt;Deasy, Joseph O.&lt;/style&gt;&lt;/author&gt;&lt;author&gt;&lt;style face="normal" font="default" size="100%"&gt;Muren, Ludvig Paul&lt;/style&gt;&lt;/author&gt;&lt;author&gt;&lt;style face="normal" font="default" size="100%"&gt;Einck, John&lt;/style&gt;&lt;/author&gt;&lt;/authors&gt;&lt;/contributors&gt;&lt;titles&gt;&lt;title&gt;&lt;style face="normal" font="default" size="100%"&gt;Associations between volume changes and spatial dose metrics for the urinary bladder during local versus pelvic irradiation for prostate cancer&lt;/style&gt;&lt;/title&gt;&lt;secondary-title&gt;&lt;style face="normal" font="default" size="100%"&gt;Acta Oncologica&lt;/style&gt;&lt;/secondary-title&gt;&lt;/titles&gt;&lt;pages&gt;&lt;style face="normal" font="default" size="100%"&gt;884-890&lt;/style&gt;&lt;/pages&gt;&lt;volume&gt;&lt;style face="normal" font="default" size="100%"&gt;56&lt;/style&gt;&lt;/volume&gt;&lt;dates&gt;&lt;year&gt;&lt;style face="normal" font="default" size="100%"&gt;2017&lt;/style&gt;&lt;/year&gt;&lt;/dates&gt;&lt;accession-num&gt;&lt;style face="normal" font="default" size="100%"&gt;28401808&lt;/style&gt;&lt;/accession-num&gt;&lt;abstract&gt;&lt;style face="normal" font="default" size="100%"&gt;BACKGROUND Inter-fractional variation in urinary bladder volumes during the course of radiotherapy (RT) for prostate cancer causes deviations between planned and delivered doses. This study compared planned versus daily cone-beam CT (CBCT)-based spatial bladder dose distributions, for prostate cancer patients receiving local prostate treatment (local treatment) versus prostate including pelvic lymph node irradiation (pelvic treatment). MATERIAL AND METHODS Twenty-seven patients (N = 15 local treatment; N = 12 pelvic treatment) were treated using daily image-guided RT (1.8 Gy@43-45 fx), adhering to a full bladder/empty rectum protocol. For each patient, 9-10 CBCTs were registered to the planning CT, using the clinically applied translations. The urinary bladder was manually segmented on each CBCT, 3 mm inner shells were generated, and semi and quadrant sectors were created using axial/coronal cuts. Planned and delivered DVH metrics were compared across patients and between the two groups of treatment (t-test, p &amp;lt; .05; Holm-Bonferroni correction). Associations between bladder volume variations and the dose-volume histograms (DVH) of the bladder and its sectors were evaluated (Spearman's rank correlation coefficient, rs). RESULTS Bladder volumes varied considerably during RT (coefficient of variation: 16-58%). The population-averaged planned and delivered DVH metrics were not significantly different at any dose level. Larger treatment bladder volumes resulted in increased absolute volume of the posterior/inferior bladder sector receiving intermediate-high doses, in both groups. The superior bladder sector received less dose with larger bladder volumes for local treatments (rs ± SD: -0.47 ± 0.32), but larger doses for pelvic treatments (rs ± SD: 0.74 ± 0.24). CONCLUSIONS Substantial bladder volume changes during the treatment course occurred even though patients were treated under a full bladder/daily image-guided protocol. Larger bladder volumes resulted in less bladder wall spared at the posterior-inferior sector, regardless the treatment received. Contrary, larger bladder volumes meant larger delivered doses to the superior bladder sector for pelvic RT but smaller doses for local treatments.&lt;/style&gt;&lt;/abstract&gt;&lt;urls&gt;&lt;pdf-urls&gt;&lt;url&gt;internal-pdf://Casares-Magaz et al. - 2017 - Associations between volume changes and spatial dose metrics for the urinary bladder during local versu(2).pdf&lt;/url&gt;&lt;/pdf-urls&gt;&lt;/urls&gt;&lt;electronic-resource-num&gt;&lt;style face="normal" font="default" size="100%"&gt;10.1080/0284186X.2017.1312014&lt;/style&gt;&lt;/electronic-resource-num&gt;&lt;/record&gt;&lt;/Cite&gt;&lt;Cite  &gt;&lt;Author&gt;Casares-Magaz, Oscar; Muren, Ludvig P.; Pettersson, Niclas; Thor, Maria; Hopper, Austin; Knopp, Rick; Deasy, Joseph O.; Væth, Michael; Einck, John; Moiseenko, Vitali&lt;/Author&gt;&lt;Year&gt;2018&lt;/Year&gt;&lt;record&gt;&lt;database name="My EndNote Library.enl" path="/Users/oscarcasares/Documents/My EndNote Library.enl"&gt;My EndNote Library.enl&lt;/database&gt;&lt;source-app name="EndNote" version="19.0"&gt;EndNote&lt;/source-app&gt;&lt;rec-number&gt;649&lt;/rec-number&gt;&lt;foreign-keys&gt;&lt;key app="EN" db-id="9e50595tgx02w5efddnvpaecpzrvdxtadv0r"&gt;649&lt;/key&gt;&lt;/foreign-keys&gt;&lt;ref-type name="Journal Article"&gt;17&lt;/ref-type&gt;&lt;contributors&gt;&lt;authors&gt;&lt;author&gt;&lt;style face="normal" font="default" size="100%"&gt;Casares-Magaz, Oscar&lt;/style&gt;&lt;/author&gt;&lt;author&gt;&lt;style face="normal" font="default" size="100%"&gt;Muren, Ludvig P.&lt;/style&gt;&lt;/author&gt;&lt;author&gt;&lt;style face="normal" font="default" size="100%"&gt;Pettersson, Niclas&lt;/style&gt;&lt;/author&gt;&lt;author&gt;&lt;style face="normal" font="default" size="100%"&gt;Thor, Maria&lt;/style&gt;&lt;/author&gt;&lt;author&gt;&lt;style face="normal" font="default" size="100%"&gt;Hopper, Austin&lt;/style&gt;&lt;/author&gt;&lt;author&gt;&lt;style face="normal" font="default" size="100%"&gt;Knopp, Rick&lt;/style&gt;&lt;/author&gt;&lt;author&gt;&lt;style face="normal" font="default" size="100%"&gt;Deasy, Joseph O.&lt;/style&gt;&lt;/author&gt;&lt;author&gt;&lt;style face="normal" font="default" size="100%"&gt;Væth, Michael&lt;/style&gt;&lt;/author&gt;&lt;author&gt;&lt;style face="normal" font="default" size="100%"&gt;Einck, John&lt;/style&gt;&lt;/author&gt;&lt;author&gt;&lt;style face="normal" font="default" size="100%"&gt;Moiseenko, Vitali&lt;/style&gt;&lt;/author&gt;&lt;/authors&gt;&lt;/contributors&gt;&lt;titles&gt;&lt;title&gt;&lt;style face="normal" font="default" size="100%"&gt;A case-control study using motion-inclusive spatial dose-volume metrics to account for genito-urinary toxicity following high-precision radiotherapy for prostate cancer&lt;/style&gt;&lt;/title&gt;&lt;secondary-title&gt;&lt;style face="normal" font="default" size="100%"&gt;Physics and Imaging in Radiation Oncology&lt;/style&gt;&lt;/secondary-title&gt;&lt;/titles&gt;&lt;periodical&gt;&lt;full-title&gt;&lt;style face="normal" font="default" size="100%"&gt;Physics and Imaging in Radiation Oncology&lt;/style&gt;&lt;/full-title&gt;&lt;/periodical&gt;&lt;pages&gt;&lt;style face="normal" font="default" size="100%"&gt;65-69&lt;/style&gt;&lt;/pages&gt;&lt;volume&gt;&lt;style face="normal" font="default" size="100%"&gt;7&lt;/style&gt;&lt;/volume&gt;&lt;dates&gt;&lt;year&gt;&lt;style face="normal" font="default" size="100%"&gt;2018&lt;/style&gt;&lt;/year&gt;&lt;/dates&gt;&lt;publisher&gt;&lt;style face="normal" font="default" size="100%"&gt;Elsevier&lt;/style&gt;&lt;/publisher&gt;&lt;abstract&gt;&lt;style face="normal" font="default" size="100%"&gt;BACKGROUND AND PURPOSE The risk of genitourinary (GU) toxicity is dose-limiting in radiotherapy (RT) for prostate cancer. This study investigated whether motion-inclusive spatial dose/volume metrics explain the GU toxicity manifesting after high-precision RT for prostate cancer. MATERIAL AND METHODS A matched case-control was performed within a cohort of 258 prostate cancer patients treated with daily cone-beam CT (CBCT)-guided RT (prescription doses of 77.4–81.0 Gy). Twenty-seven patients (10.5%) presented late RTOG GU ≥ Grade 2 toxicity and those without symptoms of toxicity prior treatment (N = 7) were selected as cases. Each case was matched with three controls based on pre-treatment GU symptoms, age, Gleason score, follow-up time, and hormone therapy. Thirteen CBCTs per patient were rigidly registered to the planning CT using the recorded treatment shifts, and the bladder was manually contoured on each CBCT. Planned and actually delivered dose/volume metrics (the latter averaged across the CBCTs) were extracted from the bladder and its subsectors, and compared between cases and controls (two-way ANOVA test). RESULTS There were no significant differences between planned and delivered dose/volume metrics; also, there were no significant differences between cases and controls at any dose level, neither for planned nor delivered doses. The cases tended to have larger bladder volumes during treatment than controls (221 ± 71 cm3 vs 166 ± 73 cm3; p = 0.09). CONCLUSIONS High-precision RT for prostate cancer eliminates differences between planned and delivered dose distributions. Neither planned nor delivered bladder dose/volume metrics were associated to the remaining low risk of developing GU toxicity after high-precision radiotherapy for prostate cancer.&lt;/style&gt;&lt;/abstract&gt;&lt;urls&gt;&lt;pdf-urls&gt;&lt;url&gt;internal-pdf://Casares-Magaz et al. - 2018 - A case-control study using motion-inclusive spatial dose-volume metrics to account for genito-urinary toxi.pdf&lt;/url&gt;&lt;/pdf-urls&gt;&lt;/urls&gt;&lt;electronic-resource-num&gt;&lt;style face="normal" font="default" size="100%"&gt;10.1016/J.PHRO.2018.09.005&lt;/style&gt;&lt;/electronic-resource-num&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23, 24]</w:t>
      </w:r>
      <w:r>
        <w:rPr>
          <w:rStyle w:val="None"/>
          <w:rFonts w:ascii="Times New Roman" w:eastAsia="Times New Roman" w:hAnsi="Times New Roman" w:cs="Times New Roman"/>
        </w:rPr>
        <w:fldChar w:fldCharType="end"/>
      </w:r>
      <w:r>
        <w:rPr>
          <w:rStyle w:val="None"/>
          <w:rFonts w:ascii="Times New Roman" w:hAnsi="Times New Roman"/>
        </w:rPr>
        <w:t>.</w:t>
      </w:r>
    </w:p>
    <w:p w:rsidR="00363F7B" w:rsidRDefault="00363F7B" w:rsidP="00363F7B">
      <w:pPr>
        <w:pStyle w:val="BodyAA"/>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200" w:after="200" w:line="360" w:lineRule="auto"/>
        <w:jc w:val="both"/>
      </w:pPr>
      <w:r>
        <w:rPr>
          <w:rStyle w:val="None"/>
          <w:rFonts w:ascii="Times New Roman" w:hAnsi="Times New Roman"/>
        </w:rPr>
        <w:t xml:space="preserve">On each CBCT and planning CT the rectum was manually contoured (including contents) from the slice above the anal canal to the slice below the recto-sigmoid flexure, contours were reviewed and approved by the responsible radiation oncologist. For each patient, the rectum at the planning CT and registered CBCTs was virtually unfolded using the posterior point of each contour slice, and finally </w:t>
      </w:r>
      <w:proofErr w:type="spellStart"/>
      <w:r>
        <w:rPr>
          <w:rStyle w:val="None"/>
          <w:rFonts w:ascii="Times New Roman" w:hAnsi="Times New Roman"/>
        </w:rPr>
        <w:t>normalised</w:t>
      </w:r>
      <w:proofErr w:type="spellEnd"/>
      <w:r>
        <w:rPr>
          <w:rStyle w:val="None"/>
          <w:rFonts w:ascii="Times New Roman" w:hAnsi="Times New Roman"/>
        </w:rPr>
        <w:t xml:space="preserve"> to a common frame of 200x200 pixels. More detailed information can be found in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Casares-Magaz, Oscar; Muren, Ludvig Paul; Moiseenko, Vitali; Petersen, Stine E.; Pettersson, Niclas Johan; Høyer, Morten; Deasy, Joseph O.; Thor, Maria&lt;/Author&gt;&lt;Year&gt;2017&lt;/Year&gt;&lt;DisplayText&gt;[14]&lt;/DisplayText&gt;&lt;record&gt;&lt;database name="My EndNote Library.enl" path="/Users/oscarcasares/Documents/My EndNote Library.enl"&gt;My EndNote Library.enl&lt;/database&gt;&lt;source-app name="EndNote" version="19.0"&gt;EndNote&lt;/source-app&gt;&lt;rec-number&gt;655&lt;/rec-number&gt;&lt;foreign-keys&gt;&lt;key app="EN" db-id="9e50595tgx02w5efddnvpaecpzrvdxtadv0r"&gt;655&lt;/key&gt;&lt;/foreign-keys&gt;&lt;ref-type name="Journal Article"&gt;17&lt;/ref-type&gt;&lt;contributors&gt;&lt;authors&gt;&lt;author&gt;&lt;style face="normal" font="default" size="100%"&gt;Casares-Magaz, Oscar&lt;/style&gt;&lt;/author&gt;&lt;author&gt;&lt;style face="normal" font="default" size="100%"&gt;Muren, Ludvig Paul&lt;/style&gt;&lt;/author&gt;&lt;author&gt;&lt;style face="normal" font="default" size="100%"&gt;Moiseenko, Vitali&lt;/style&gt;&lt;/author&gt;&lt;author&gt;&lt;style face="normal" font="default" size="100%"&gt;Petersen, Stine E.&lt;/style&gt;&lt;/author&gt;&lt;author&gt;&lt;style face="normal" font="default" size="100%"&gt;Pettersson, Niclas Johan&lt;/style&gt;&lt;/author&gt;&lt;author&gt;&lt;style face="normal" font="default" size="100%"&gt;Høyer, Morten&lt;/style&gt;&lt;/author&gt;&lt;author&gt;&lt;style face="normal" font="default" size="100%"&gt;Deasy, Joseph O.&lt;/style&gt;&lt;/author&gt;&lt;author&gt;&lt;style face="normal" font="default" size="100%"&gt;Thor, Maria&lt;/style&gt;&lt;/author&gt;&lt;/authors&gt;&lt;/contributors&gt;&lt;titles&gt;&lt;title&gt;&lt;style face="normal" font="default" size="100%"&gt;Spatial rectal dose/volume metrics predict patient-reported gastro-intestinal symptoms after radiotherapy for prostate cancer&lt;/style&gt;&lt;/title&gt;&lt;secondary-title&gt;&lt;style face="normal" font="default" size="100%"&gt;Acta Oncologica&lt;/style&gt;&lt;/secondary-title&gt;&lt;/titles&gt;&lt;pages&gt;&lt;style face="normal" font="default" size="100%"&gt;1-7&lt;/style&gt;&lt;/pages&gt;&lt;volume&gt;&lt;style face="normal" font="default" size="100%"&gt;56&lt;/style&gt;&lt;/volume&gt;&lt;dates&gt;&lt;year&gt;&lt;style face="normal" font="default" size="100%"&gt;2017&lt;/style&gt;&lt;/year&gt;&lt;/dates&gt;&lt;urls&gt;&lt;pdf-urls&gt;&lt;url&gt;internal-pdf://Casares-Magaz et al. - 2017 - Spatial rectal dosevolume metrics predict patient-reported gastro-intestinal symptoms after radiotherapy f.pdf&lt;/url&gt;&lt;/pdf-urls&gt;&lt;/urls&gt;&lt;electronic-resource-num&gt;&lt;style face="normal" font="default" size="100%"&gt;10.1080/0284186X.2017.1370130&lt;/style&gt;&lt;/electronic-resource-num&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14]</w:t>
      </w:r>
      <w:r>
        <w:rPr>
          <w:rStyle w:val="None"/>
          <w:rFonts w:ascii="Times New Roman" w:eastAsia="Times New Roman" w:hAnsi="Times New Roman" w:cs="Times New Roman"/>
        </w:rPr>
        <w:fldChar w:fldCharType="end"/>
      </w:r>
      <w:r>
        <w:rPr>
          <w:rStyle w:val="None"/>
          <w:rFonts w:ascii="Times New Roman" w:hAnsi="Times New Roman"/>
        </w:rPr>
        <w:t xml:space="preserve">, and also similar methodologies were used in previous studies by Tucker et al. and </w:t>
      </w:r>
      <w:proofErr w:type="spellStart"/>
      <w:r>
        <w:rPr>
          <w:rStyle w:val="None"/>
          <w:rFonts w:ascii="Times New Roman" w:hAnsi="Times New Roman"/>
        </w:rPr>
        <w:t>Buettner</w:t>
      </w:r>
      <w:proofErr w:type="spellEnd"/>
      <w:r>
        <w:rPr>
          <w:rStyle w:val="None"/>
          <w:rFonts w:ascii="Times New Roman" w:hAnsi="Times New Roman"/>
        </w:rPr>
        <w:t xml:space="preserve"> et al.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Tucker, Susan L.; Zhang, Ming; Dong, Lei; Mohan, Radhe; Kuban, Deborah; Thames, Howard D&lt;/Author&gt;&lt;Year&gt;2006&lt;/Year&gt;&lt;RecNum&gt;623&lt;/RecNum&gt;&lt;DisplayText&gt;[9, 25]&lt;/DisplayText&gt;&lt;record&gt;&lt;database name="My EndNote Library.enl" path="/Users/oscarcasares/Documents/My EndNote Library.enl"&gt;My EndNote Library.enl&lt;/database&gt;&lt;source-app name="EndNote" version="19.0"&gt;EndNote&lt;/source-app&gt;&lt;rec-number&gt;623&lt;/rec-number&gt;&lt;foreign-keys&gt;&lt;key app="EN" db-id="9e50595tgx02w5efddnvpaecpzrvdxtadv0r"&gt;623&lt;/key&gt;&lt;/foreign-keys&gt;&lt;ref-type name="Journal Article"&gt;17&lt;/ref-type&gt;&lt;contributors&gt;&lt;authors&gt;&lt;author&gt;&lt;style face="normal" font="default" size="100%"&gt;Tucker, Susan L.&lt;/style&gt;&lt;/author&gt;&lt;author&gt;&lt;style face="normal" font="default" size="100%"&gt;Zhang, Ming&lt;/style&gt;&lt;/author&gt;&lt;author&gt;&lt;style face="normal" font="default" size="100%"&gt;Dong, Lei&lt;/style&gt;&lt;/author&gt;&lt;author&gt;&lt;style face="normal" font="default" size="100%"&gt;Mohan, Radhe&lt;/style&gt;&lt;/author&gt;&lt;author&gt;&lt;style face="normal" font="default" size="100%"&gt;Kuban, Deborah&lt;/style&gt;&lt;/author&gt;&lt;author&gt;&lt;style face="normal" font="default" size="100%"&gt;Thames, Howard D&lt;/style&gt;&lt;/author&gt;&lt;/authors&gt;&lt;/contributors&gt;&lt;titles&gt;&lt;title&gt;&lt;style face="normal" font="default" size="100%"&gt;Cluster model analysis of late rectal bleeding after IMRT of prostate cancer: a case-control study.&lt;/style&gt;&lt;/title&gt;&lt;secondary-title&gt;&lt;style face="normal" font="default" size="100%"&gt;International journal of radiation oncology, biology, physics&lt;/style&gt;&lt;/secondary-title&gt;&lt;/titles&gt;&lt;periodical&gt;&lt;full-title&gt;&lt;style face="normal" font="default" size="100%"&gt;International journal of radiation oncology, biology, physics&lt;/style&gt;&lt;/full-title&gt;&lt;abbr-1&gt;&lt;style face="normal" font="default" size="100%"&gt;Int J Radiat Oncol Biol Phys&lt;/style&gt;&lt;/abbr-1&gt;&lt;abbr-2&gt;&lt;style face="normal" font="default" size="100%"&gt;Int J Radiat Oncol Biol Phys&lt;/style&gt;&lt;/abbr-2&gt;&lt;abbr-3&gt;&lt;style face="normal" font="default" size="100%"&gt;Int J Radiat Oncol Biol Phys&lt;/style&gt;&lt;/abbr-3&gt;&lt;/periodical&gt;&lt;pages&gt;&lt;style face="normal" font="default" size="100%"&gt;1255-64&lt;/style&gt;&lt;/pages&gt;&lt;volume&gt;&lt;style face="normal" font="default" size="100%"&gt;64&lt;/style&gt;&lt;/volume&gt;&lt;keywords&gt;&lt;keyword&gt;&lt;style face="normal" font="default" size="100%"&gt;Case-Control Studies&lt;/style&gt;&lt;/keyword&gt;&lt;keyword&gt;&lt;style face="normal" font="default" size="100%"&gt;Cluster Analysis&lt;/style&gt;&lt;/keyword&gt;&lt;keyword&gt;&lt;style face="normal" font="default" size="100%"&gt;Gastrointestinal Hemorrhage&lt;/style&gt;&lt;/keyword&gt;&lt;keyword&gt;&lt;style face="normal" font="default" size="100%"&gt;Gastrointestinal Hemorrhage: etiology&lt;/style&gt;&lt;/keyword&gt;&lt;keyword&gt;&lt;style face="normal" font="default" size="100%"&gt;Humans&lt;/style&gt;&lt;/keyword&gt;&lt;keyword&gt;&lt;style face="normal" font="default" size="100%"&gt;Intensity-Modulated&lt;/style&gt;&lt;/keyword&gt;&lt;keyword&gt;&lt;style face="normal" font="default" size="100%"&gt;Intensity-Modulated: adverse effects&lt;/style&gt;&lt;/keyword&gt;&lt;keyword&gt;&lt;style face="normal" font="default" size="100%"&gt;Male&lt;/style&gt;&lt;/keyword&gt;&lt;keyword&gt;&lt;style face="normal" font="default" size="100%"&gt;Models, Statistical&lt;/style&gt;&lt;/keyword&gt;&lt;keyword&gt;&lt;style face="normal" font="default" size="100%"&gt;Prostatic Neoplasms&lt;/style&gt;&lt;/keyword&gt;&lt;keyword&gt;&lt;style face="normal" font="default" size="100%"&gt;Prostatic Neoplasms: radiotherapy&lt;/style&gt;&lt;/keyword&gt;&lt;keyword&gt;&lt;style face="normal" font="default" size="100%"&gt;Radiation Dosage&lt;/style&gt;&lt;/keyword&gt;&lt;keyword&gt;&lt;style face="normal" font="default" size="100%"&gt;Radiation Injuries&lt;/style&gt;&lt;/keyword&gt;&lt;keyword&gt;&lt;style face="normal" font="default" size="100%"&gt;Radiation Injuries: complications&lt;/style&gt;&lt;/keyword&gt;&lt;keyword&gt;&lt;style face="normal" font="default" size="100%"&gt;Radiotherapy, Intensity-Modulated&lt;/style&gt;&lt;/keyword&gt;&lt;keyword&gt;&lt;style face="normal" font="default" size="100%"&gt;Radiotherapy, Intensity-Modulated: adverse effects&lt;/style&gt;&lt;/keyword&gt;&lt;keyword&gt;&lt;style face="normal" font="default" size="100%"&gt;Rectum&lt;/style&gt;&lt;/keyword&gt;&lt;keyword&gt;&lt;style face="normal" font="default" size="100%"&gt;Rectum: radiation effects&lt;/style&gt;&lt;/keyword&gt;&lt;keyword&gt;&lt;style face="normal" font="default" size="100%"&gt;Retrospective Studies&lt;/style&gt;&lt;/keyword&gt;&lt;keyword&gt;&lt;style face="normal" font="default" size="100%"&gt;Statistical&lt;/style&gt;&lt;/keyword&gt;&lt;keyword&gt;&lt;style face="normal" font="default" size="100%"&gt;Time Factors&lt;/style&gt;&lt;/keyword&gt;&lt;/keywords&gt;&lt;dates&gt;&lt;year&gt;&lt;style face="normal" font="default" size="100%"&gt;2006&lt;/style&gt;&lt;/year&gt;&lt;/dates&gt;&lt;accession-num&gt;&lt;style face="normal" font="default" size="100%"&gt;16504763&lt;/style&gt;&lt;/accession-num&gt;&lt;abstract&gt;&lt;style face="normal" font="default" size="100%"&gt;PURPOSE: Cluster models are newly developed normal-tissue complication probability models in which the spatial aspects of radiation-induced injury are taken into account by considering the size of spatially contiguous aggregates of damaged tissue units. The purpose of this study was to test the validity of a two-dimensional cluster model of late rectal toxicity based on maximum cluster size of damage to rectal surface. METHODS AND MATERIALS: A paired case-control study was performed in which each of 9 patients experiencing Grade 2 or higher late rectal toxicity after intensity-modulated radiation therapy of localized prostate cancer was paired with a patient having a similar rectal dose-surface histogram but free of rectal toxicity. Numeric simulations were performed to determine the distribution of maximum cluster size on each rectal surface for each of many different choices of possible model parameters. RESULTS: Model parameters were found for which patients with rectal toxicity were consistently more likely to have a significantly larger mean maximum cluster size than their matched controls. These parameter values correspond to a 50% probability of tissue-unit damage at doses near 30 Gy. CONCLUSIONS: This study suggests that a cluster model based on maximum cluster size of damage to rectal surface successfully incorporates spatial information beyond that contained in the rectal dose-surface histogram and may therefore provide a useful new tool for predicting rectal normal-tissue complication probability after radiotherapy.&lt;/style&gt;&lt;/abstract&gt;&lt;urls&gt;&lt;pdf-urls&gt;&lt;url&gt;internal-pdf://&lt;/url&gt;&lt;/pdf-urls&gt;&lt;/urls&gt;&lt;electronic-resource-num&gt;&lt;style face="normal" font="default" size="100%"&gt;10.1016/j.ijrobp.2005.10.029&lt;/style&gt;&lt;/electronic-resource-num&gt;&lt;/record&gt;&lt;/Cite&gt;&lt;Cite  &gt;&lt;Author&gt;Buettner, Florian; Gulliford, Sarah L; Webb, Steve; Partridge, Mike&lt;/Author&gt;&lt;Year&gt;2011&lt;/Year&gt;&lt;RecNum&gt;642&lt;/RecNum&gt;&lt;record&gt;&lt;database name="My EndNote Library.enl" path="/Users/oscarcasares/Documents/My EndNote Library.enl"&gt;My EndNote Library.enl&lt;/database&gt;&lt;source-app name="EndNote" version="19.0"&gt;EndNote&lt;/source-app&gt;&lt;rec-number&gt;642&lt;/rec-number&gt;&lt;foreign-keys&gt;&lt;key app="EN" db-id="9e50595tgx02w5efddnvpaecpzrvdxtadv0r"&gt;642&lt;/key&gt;&lt;/foreign-keys&gt;&lt;ref-type name="Journal Article"&gt;17&lt;/ref-type&gt;&lt;contributors&gt;&lt;authors&gt;&lt;author&gt;&lt;style face="normal" font="default" size="100%"&gt;Buettner, Florian&lt;/style&gt;&lt;/author&gt;&lt;author&gt;&lt;style face="normal" font="default" size="100%"&gt;Gulliford, Sarah L&lt;/style&gt;&lt;/author&gt;&lt;author&gt;&lt;style face="normal" font="default" size="100%"&gt;Webb, Steve&lt;/style&gt;&lt;/author&gt;&lt;author&gt;&lt;style face="normal" font="default" size="100%"&gt;Partridge, Mike&lt;/style&gt;&lt;/author&gt;&lt;/authors&gt;&lt;/contributors&gt;&lt;titles&gt;&lt;title&gt;&lt;style face="normal" font="default" size="100%"&gt;Modeling late rectal toxicities based on a parameterized representation of the 3D dose distribution.&lt;/style&gt;&lt;/title&gt;&lt;secondary-title&gt;&lt;style face="normal" font="default" size="100%"&gt;Physics in medicine and biology&lt;/style&gt;&lt;/secondary-title&gt;&lt;/titles&gt;&lt;pages&gt;&lt;style face="normal" font="default" size="100%"&gt;2103-2118&lt;/style&gt;&lt;/pages&gt;&lt;volume&gt;&lt;style face="normal" font="default" size="100%"&gt;56&lt;/style&gt;&lt;/volume&gt;&lt;keywords&gt;&lt;keyword&gt;&lt;style face="normal" font="default" size="100%"&gt;Artificial Intelligence&lt;/style&gt;&lt;/keyword&gt;&lt;keyword&gt;&lt;style face="normal" font="default" size="100%"&gt;Humans&lt;/style&gt;&lt;/keyword&gt;&lt;keyword&gt;&lt;style face="normal" font="default" size="100%"&gt;Models, Biological&lt;/style&gt;&lt;/keyword&gt;&lt;keyword&gt;&lt;style face="normal" font="default" size="100%"&gt;Organs at Risk&lt;/style&gt;&lt;/keyword&gt;&lt;keyword&gt;&lt;style face="normal" font="default" size="100%"&gt;Organs at Risk: radiation effects&lt;/style&gt;&lt;/keyword&gt;&lt;keyword&gt;&lt;style face="normal" font="default" size="100%"&gt;Probability&lt;/style&gt;&lt;/keyword&gt;&lt;keyword&gt;&lt;style face="normal" font="default" size="100%"&gt;Radiation Dosage&lt;/style&gt;&lt;/keyword&gt;&lt;keyword&gt;&lt;style face="normal" font="default" size="100%"&gt;Rectum&lt;/style&gt;&lt;/keyword&gt;&lt;keyword&gt;&lt;style face="normal" font="default" size="100%"&gt;Rectum: radiation effects&lt;/style&gt;&lt;/keyword&gt;&lt;keyword&gt;&lt;style face="normal" font="default" size="100%"&gt;Time Factors&lt;/style&gt;&lt;/keyword&gt;&lt;/keywords&gt;&lt;dates&gt;&lt;year&gt;&lt;style face="normal" font="default" size="100%"&gt;2011&lt;/style&gt;&lt;/year&gt;&lt;/dates&gt;&lt;accession-num&gt;&lt;style face="normal" font="default" size="100%"&gt;21386140&lt;/style&gt;&lt;/accession-num&gt;&lt;abstract&gt;&lt;style face="normal" font="default" size="100%"&gt;Many models exist for predicting toxicities based on dose-volume histograms (DVHs) or dose-surface histograms (DSHs). This approach has several drawbacks as firstly the reduction of the dose distribution to a histogram results in the loss of spatial information and secondly the bins of the histograms are highly correlated with each other. Furthermore, some of the complex nonlinear models proposed in the past lack a direct physical interpretation and the ability to predict probabilities rather than binary outcomes. We propose a parameterized representation of the 3D distribution of the dose to the rectal wall which explicitly includes geometrical information in the form of the eccentricity of the dose distribution as well as its lateral and longitudinal extent. We use a nonlinear kernel-based probabilistic model to predict late rectal toxicity based on the parameterized dose distribution and assessed its predictive power using data from the MRC RT01 trial (ISCTRN 47772397). The endpoints under consideration were rectal bleeding, loose stools, and a global toxicity score. We extract simple rules identifying 3D dose patterns related to a specifically low risk of complication. Normal tissue complication probability (NTCP) models based on parameterized representations of geometrical and volumetric measures resulted in areas under the curve (AUCs) of 0.66, 0.63 and 0.67 for predicting rectal bleeding, loose stools and global toxicity, respectively. In comparison, NTCP models based on standard DVHs performed worse and resulted in AUCs of 0.59 for all three endpoints. In conclusion, we have presented low-dimensional, interpretable and nonlinear NTCP models based on the parameterized representation of the dose to the rectal wall. These models had a higher predictive power than models based on standard DVHs and their low dimensionality allowed for the identification of 3D dose patterns related to a low risk of complication.&lt;/style&gt;&lt;/abstract&gt;&lt;urls&gt;&lt;pdf-urls&gt;&lt;url&gt;internal-pdf://&lt;/url&gt;&lt;/pdf-urls&gt;&lt;/urls&gt;&lt;electronic-resource-num&gt;&lt;style face="normal" font="default" size="100%"&gt;10.1088/0031-9155/56/7/013&lt;/style&gt;&lt;/electronic-resource-num&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9, 25]</w:t>
      </w:r>
      <w:r>
        <w:rPr>
          <w:rStyle w:val="None"/>
          <w:rFonts w:ascii="Times New Roman" w:eastAsia="Times New Roman" w:hAnsi="Times New Roman" w:cs="Times New Roman"/>
        </w:rPr>
        <w:fldChar w:fldCharType="end"/>
      </w:r>
      <w:r>
        <w:rPr>
          <w:rStyle w:val="None"/>
          <w:rFonts w:ascii="Times New Roman" w:hAnsi="Times New Roman"/>
        </w:rPr>
        <w:t>.</w:t>
      </w:r>
    </w:p>
    <w:p w:rsidR="00363F7B" w:rsidRDefault="00363F7B" w:rsidP="00363F7B">
      <w:pPr>
        <w:pStyle w:val="BodyAA"/>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200" w:after="200" w:line="360" w:lineRule="auto"/>
        <w:jc w:val="both"/>
        <w:rPr>
          <w:rStyle w:val="None"/>
          <w:rFonts w:ascii="Times New Roman" w:eastAsia="Times New Roman" w:hAnsi="Times New Roman" w:cs="Times New Roman"/>
        </w:rPr>
      </w:pPr>
      <w:r>
        <w:rPr>
          <w:rStyle w:val="None"/>
          <w:rFonts w:ascii="Times New Roman" w:hAnsi="Times New Roman"/>
        </w:rPr>
        <w:t>Finally, accumulated DSMs were calculated as the sum of the extracted daily maps, where each daily map was previously converted to EQD</w:t>
      </w:r>
      <w:r>
        <w:rPr>
          <w:rStyle w:val="None"/>
          <w:rFonts w:ascii="Times New Roman" w:hAnsi="Times New Roman"/>
          <w:vertAlign w:val="subscript"/>
        </w:rPr>
        <w:t>2Gy</w:t>
      </w:r>
      <w:r>
        <w:rPr>
          <w:rStyle w:val="None"/>
          <w:rFonts w:ascii="Times New Roman" w:hAnsi="Times New Roman"/>
        </w:rPr>
        <w:t xml:space="preserve">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Bentzen, Søren M.; Dörr, Wolfgang; Gahbauer, Reinhard; Howell, Roger W.; Joiner, Michael C.; Jones, Bleddyn; Jones, Dan T. L.; van der Kogel, Albert J.; Wambersie, André; Whitmore, Gordon&lt;/Author&gt;&lt;Year&gt;2012&lt;/Year&gt;&lt;DisplayText&gt;[26]&lt;/DisplayText&gt;&lt;record&gt;&lt;database name="My EndNote Library.enl" path="/Users/oscarcasares/Documents/My EndNote Library.enl"&gt;My EndNote Library.enl&lt;/database&gt;&lt;source-app name="EndNote" version="19.0"&gt;EndNote&lt;/source-app&gt;&lt;rec-number&gt;698&lt;/rec-number&gt;&lt;foreign-keys&gt;&lt;key app="EN" db-id="9e50595tgx02w5efddnvpaecpzrvdxtadv0r"&gt;698&lt;/key&gt;&lt;/foreign-keys&gt;&lt;ref-type name="Journal Article"&gt;17&lt;/ref-type&gt;&lt;contributors&gt;&lt;authors&gt;&lt;author&gt;&lt;style face="normal" font="default" size="100%"&gt;Bentzen, Søren M.&lt;/style&gt;&lt;/author&gt;&lt;author&gt;&lt;style face="normal" font="default" size="100%"&gt;Dörr, Wolfgang&lt;/style&gt;&lt;/author&gt;&lt;author&gt;&lt;style face="normal" font="default" size="100%"&gt;Gahbauer, Reinhard&lt;/style&gt;&lt;/author&gt;&lt;author&gt;&lt;style face="normal" font="default" size="100%"&gt;Howell, Roger W.&lt;/style&gt;&lt;/author&gt;&lt;author&gt;&lt;style face="normal" font="default" size="100%"&gt;Joiner, Michael C.&lt;/style&gt;&lt;/author&gt;&lt;author&gt;&lt;style face="normal" font="default" size="100%"&gt;Jones, Bleddyn&lt;/style&gt;&lt;/author&gt;&lt;author&gt;&lt;style face="normal" font="default" size="100%"&gt;Jones, Dan T. L.&lt;/style&gt;&lt;/author&gt;&lt;author&gt;&lt;style face="normal" font="default" size="100%"&gt;van der Kogel, Albert J.&lt;/style&gt;&lt;/author&gt;&lt;author&gt;&lt;style face="normal" font="default" size="100%"&gt;Wambersie, André&lt;/style&gt;&lt;/author&gt;&lt;author&gt;&lt;style face="normal" font="default" size="100%"&gt;Whitmore, Gordon&lt;/style&gt;&lt;/author&gt;&lt;/authors&gt;&lt;/contributors&gt;&lt;titles&gt;&lt;title&gt;&lt;style face="normal" font="default" size="100%"&gt;Bioeffect modeling and equieffective dose concepts in radiation oncology – Terminology, quantities and units&lt;/style&gt;&lt;/title&gt;&lt;secondary-title&gt;&lt;style face="normal" font="default" size="100%"&gt;Radiotherapy and Oncology&lt;/style&gt;&lt;/secondary-title&gt;&lt;/titles&gt;&lt;periodical&gt;&lt;full-title&gt;&lt;style face="normal" font="default" size="100%"&gt;Radiotherapy and Oncology&lt;/style&gt;&lt;/full-title&gt;&lt;abbr-1&gt;&lt;style face="normal" font="default" size="100%"&gt;Radiother Oncol&lt;/style&gt;&lt;/abbr-1&gt;&lt;abbr-2&gt;&lt;style face="normal" font="default" size="100%"&gt;Radiother Oncol&lt;/style&gt;&lt;/abbr-2&gt;&lt;abbr-3&gt;&lt;style face="normal" font="default" size="100%"&gt;Radiother Oncol&lt;/style&gt;&lt;/abbr-3&gt;&lt;/periodical&gt;&lt;pages&gt;&lt;style face="normal" font="default" size="100%"&gt;266-268&lt;/style&gt;&lt;/pages&gt;&lt;volume&gt;&lt;style face="normal" font="default" size="100%"&gt;105&lt;/style&gt;&lt;/volume&gt;&lt;number&gt;&lt;style face="normal" font="default" size="100%"&gt;2&lt;/style&gt;&lt;/number&gt;&lt;keywords&gt;&lt;keyword&gt;&lt;style face="normal" font="default" size="100%"&gt;Linear quadratic model&lt;/style&gt;&lt;/keyword&gt;&lt;keyword&gt;&lt;style face="normal" font="default" size="100%"&gt;Radiobiology&lt;/style&gt;&lt;/keyword&gt;&lt;keyword&gt;&lt;style face="normal" font="default" size="100%"&gt;Modeling&lt;/style&gt;&lt;/keyword&gt;&lt;keyword&gt;&lt;style face="normal" font="default" size="100%"&gt;Quantities&lt;/style&gt;&lt;/keyword&gt;&lt;keyword&gt;&lt;style face="normal" font="default" size="100%"&gt;Units&lt;/style&gt;&lt;/keyword&gt;&lt;/keywords&gt;&lt;dates&gt;&lt;year&gt;&lt;style face="normal" font="default" size="100%"&gt;2012&lt;/style&gt;&lt;/year&gt;&lt;pub-dates&gt;&lt;date&gt;&lt;style face="normal" font="default" size="100%"&gt;2012/11/01/&lt;/style&gt;&lt;/date&gt;&lt;/pub-dates&gt;&lt;/dates&gt;&lt;isbn&gt;&lt;style face="normal" font="default" size="100%"&gt;0167-8140&lt;/style&gt;&lt;/isbn&gt;&lt;abstract&gt;&lt;style face="normal" font="default" size="100%"&gt;The International Commission on Radiation Units and Measurements (ICRU) Report Committee on “Bioeffect Modeling and Biologically Equivalent Dose Concepts in Radiation Therapy” is currently developing a comprehensive and consistent framework for radiobiological effect modeling based on the equieffective dose, EQDXα/β, a concept encompassing BED and EQD2 as special cases.&lt;/style&gt;&lt;/abstract&gt;&lt;urls&gt;&lt;related-urls&gt;&lt;url&gt;&lt;style face="normal" font="default" size="100%"&gt;http://www.sciencedirect.com/science/article/pii/S0167814012004495&lt;/style&gt;&lt;/url&gt;&lt;/related-urls&gt;&lt;/urls&gt;&lt;electronic-resource-num&gt;&lt;style face="normal" font="default" size="100%"&gt;https://doi.org/10.1016/j.radonc.2012.10.006&lt;/style&gt;&lt;/electronic-resource-num&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26]</w:t>
      </w:r>
      <w:r>
        <w:rPr>
          <w:rStyle w:val="None"/>
          <w:rFonts w:ascii="Times New Roman" w:eastAsia="Times New Roman" w:hAnsi="Times New Roman" w:cs="Times New Roman"/>
        </w:rPr>
        <w:fldChar w:fldCharType="end"/>
      </w:r>
      <w:r>
        <w:rPr>
          <w:rStyle w:val="None"/>
          <w:rFonts w:ascii="Times New Roman" w:hAnsi="Times New Roman"/>
        </w:rPr>
        <w:t xml:space="preserve">, assuming an α/β = 3 </w:t>
      </w:r>
      <w:proofErr w:type="spellStart"/>
      <w:r>
        <w:rPr>
          <w:rStyle w:val="None"/>
          <w:rFonts w:ascii="Times New Roman" w:hAnsi="Times New Roman"/>
        </w:rPr>
        <w:t>Gy</w:t>
      </w:r>
      <w:proofErr w:type="spellEnd"/>
      <w:r>
        <w:rPr>
          <w:rStyle w:val="None"/>
          <w:rFonts w:ascii="Times New Roman" w:hAnsi="Times New Roman"/>
        </w:rPr>
        <w:t xml:space="preserve">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Brenner, David J.&lt;/Author&gt;&lt;Year&gt;2004&lt;/Year&gt;&lt;DisplayText&gt;[27]&lt;/DisplayText&gt;&lt;record&gt;&lt;database name="My EndNote Library.enl" path="/Users/oscarcasares/Documents/My EndNote Library.enl"&gt;My EndNote Library.enl&lt;/database&gt;&lt;source-app name="EndNote" version="19.0"&gt;EndNote&lt;/source-app&gt;&lt;rec-number&gt;699&lt;/rec-number&gt;&lt;foreign-keys&gt;&lt;key app="EN" db-id="9e50595tgx02w5efddnvpaecpzrvdxtadv0r"&gt;699&lt;/key&gt;&lt;/foreign-keys&gt;&lt;ref-type name="Journal Article"&gt;17&lt;/ref-type&gt;&lt;contributors&gt;&lt;authors&gt;&lt;author&gt;&lt;style face="normal" font="default" size="100%"&gt;Brenner, David J.&lt;/style&gt;&lt;/author&gt;&lt;/authors&gt;&lt;/contributors&gt;&lt;titles&gt;&lt;title&gt;&lt;style face="normal" font="default" size="100%"&gt;Fractionation and late rectal toxicity&lt;/style&gt;&lt;/title&gt;&lt;secondary-title&gt;&lt;style face="normal" font="default" size="100%"&gt;International Journal of Radiation Oncology • Biology • Physics&lt;/style&gt;&lt;/secondary-title&gt;&lt;/titles&gt;&lt;periodical&gt;&lt;full-title&gt;&lt;style face="normal" font="default" size="100%"&gt;International Journal of Radiation Oncology • Biology • Physics&lt;/style&gt;&lt;/full-title&gt;&lt;abbr-1&gt;&lt;style face="normal" font="default" size="100%"&gt;Int J Radiat Oncol Biol Phys&lt;/style&gt;&lt;/abbr-1&gt;&lt;abbr-2&gt;&lt;style face="normal" font="default" size="100%"&gt;Int J Radiat Oncol Biol Phys&lt;/style&gt;&lt;/abbr-2&gt;&lt;abbr-3&gt;&lt;style face="normal" font="default" size="100%"&gt;Int J Radiat Oncol Biol Phys&lt;/style&gt;&lt;/abbr-3&gt;&lt;/periodical&gt;&lt;pages&gt;&lt;style face="normal" font="default" size="100%"&gt;1013-1015&lt;/style&gt;&lt;/pages&gt;&lt;volume&gt;&lt;style face="normal" font="default" size="100%"&gt;60&lt;/style&gt;&lt;/volume&gt;&lt;number&gt;&lt;style face="normal" font="default" size="100%"&gt;4&lt;/style&gt;&lt;/number&gt;&lt;dates&gt;&lt;year&gt;&lt;style face="normal" font="default" size="100%"&gt;2004&lt;/style&gt;&lt;/year&gt;&lt;/dates&gt;&lt;publisher&gt;&lt;style face="normal" font="default" size="100%"&gt;Elsevier&lt;/style&gt;&lt;/publisher&gt;&lt;isbn&gt;&lt;style face="normal" font="default" size="100%"&gt;0360-3016&lt;/style&gt;&lt;/isbn&gt;&lt;urls&gt;&lt;related-urls&gt;&lt;url&gt;&lt;style face="normal" font="default" size="100%"&gt;https://doi.org/10.1016/j.ijrobp.2004.04.014&lt;/style&gt;&lt;/url&gt;&lt;/related-urls&gt;&lt;/urls&gt;&lt;electronic-resource-num&gt;&lt;style face="normal" font="default" size="100%"&gt;10.1016/j.ijrobp.2004.04.014&lt;/style&gt;&lt;/electronic-resource-num&gt;&lt;access-date&gt;&lt;style face="normal" font="default" size="100%"&gt;2019/03/05&lt;/style&gt;&lt;/access-date&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27]</w:t>
      </w:r>
      <w:r>
        <w:rPr>
          <w:rStyle w:val="None"/>
          <w:rFonts w:ascii="Times New Roman" w:eastAsia="Times New Roman" w:hAnsi="Times New Roman" w:cs="Times New Roman"/>
        </w:rPr>
        <w:fldChar w:fldCharType="end"/>
      </w:r>
      <w:r>
        <w:rPr>
          <w:rStyle w:val="None"/>
          <w:rFonts w:ascii="Times New Roman" w:hAnsi="Times New Roman"/>
          <w:lang w:val="da-DK"/>
        </w:rPr>
        <w:t xml:space="preserve">. </w:t>
      </w:r>
      <w:r>
        <w:rPr>
          <w:rStyle w:val="None"/>
          <w:rFonts w:ascii="Times New Roman" w:hAnsi="Times New Roman"/>
        </w:rPr>
        <w:t>To minimize the effect of daily screening during the first week and then weekly, each DSM was weighted according to the applicable number of fractions.</w:t>
      </w:r>
    </w:p>
    <w:p w:rsidR="00363F7B" w:rsidRDefault="00363F7B" w:rsidP="00363F7B">
      <w:pPr>
        <w:pStyle w:val="BodyAA"/>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200" w:after="200" w:line="360" w:lineRule="auto"/>
        <w:jc w:val="both"/>
        <w:rPr>
          <w:rStyle w:val="None"/>
          <w:rFonts w:ascii="Times New Roman" w:eastAsia="Times New Roman" w:hAnsi="Times New Roman" w:cs="Times New Roman"/>
        </w:rPr>
      </w:pPr>
    </w:p>
    <w:p w:rsidR="00363F7B" w:rsidRDefault="00363F7B" w:rsidP="00363F7B">
      <w:pPr>
        <w:pStyle w:val="BodyAA"/>
        <w:spacing w:before="200" w:after="200" w:line="360" w:lineRule="auto"/>
        <w:jc w:val="both"/>
        <w:rPr>
          <w:rStyle w:val="None"/>
          <w:rFonts w:ascii="Times New Roman" w:eastAsia="Times New Roman" w:hAnsi="Times New Roman" w:cs="Times New Roman"/>
          <w:b/>
          <w:bCs/>
          <w:i/>
          <w:iCs/>
          <w:sz w:val="26"/>
          <w:szCs w:val="26"/>
        </w:rPr>
      </w:pPr>
      <w:r>
        <w:rPr>
          <w:rStyle w:val="None"/>
          <w:b/>
          <w:bCs/>
          <w:sz w:val="26"/>
          <w:szCs w:val="26"/>
        </w:rPr>
        <w:t>Supplementary Material B</w:t>
      </w:r>
      <w:r>
        <w:rPr>
          <w:rStyle w:val="None"/>
          <w:rFonts w:ascii="Times New Roman" w:hAnsi="Times New Roman"/>
          <w:b/>
          <w:bCs/>
          <w:sz w:val="26"/>
          <w:szCs w:val="26"/>
        </w:rPr>
        <w:t xml:space="preserve"> - </w:t>
      </w:r>
      <w:r>
        <w:rPr>
          <w:rStyle w:val="None"/>
          <w:rFonts w:ascii="Times New Roman" w:hAnsi="Times New Roman"/>
          <w:b/>
          <w:bCs/>
          <w:i/>
          <w:iCs/>
          <w:sz w:val="26"/>
          <w:szCs w:val="26"/>
        </w:rPr>
        <w:t>DSM permutation t-test</w:t>
      </w:r>
    </w:p>
    <w:p w:rsidR="00363F7B" w:rsidRDefault="00363F7B" w:rsidP="00363F7B">
      <w:pPr>
        <w:pStyle w:val="BodyAA"/>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200" w:after="200" w:line="360" w:lineRule="auto"/>
        <w:jc w:val="both"/>
        <w:rPr>
          <w:rStyle w:val="None"/>
          <w:rFonts w:ascii="Times New Roman" w:eastAsia="Times New Roman" w:hAnsi="Times New Roman" w:cs="Times New Roman"/>
        </w:rPr>
      </w:pPr>
      <w:r>
        <w:rPr>
          <w:rStyle w:val="None"/>
          <w:rFonts w:ascii="Times New Roman" w:hAnsi="Times New Roman"/>
        </w:rPr>
        <w:t xml:space="preserve">Permutation t-tests were performed to compare population averaged accumulated and planned DSMs. In brief, this method allowed for a pixel-wise comparison between the observed difference between population-average DSM and the distribution of this difference at the resampled set. The resampled set was given by all difference maps extracted at each permutation of patient labels (with and without toxicity). The associated p-value at each pixel was given by the proportion of times that each pixel showed higher values in the observed map compared to the resampled set. This method has been described in detail by Chen et al.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Chen, Chun; Witte, Marnix; Heemsbergen, Wilma D.; van Herk, Marcel&lt;/Author&gt;&lt;Year&gt;2013&lt;/Year&gt;&lt;RecNum&gt;263&lt;/RecNum&gt;&lt;DisplayText&gt;[28]&lt;/DisplayText&gt;&lt;record&gt;&lt;database name="My EndNote Library.enl" path="/Users/oscarcasares/Documents/My EndNote Library.enl"&gt;My EndNote Library.enl&lt;/database&gt;&lt;source-app name="EndNote" version="19.0"&gt;EndNote&lt;/source-app&gt;&lt;rec-number&gt;263&lt;/rec-number&gt;&lt;foreign-keys&gt;&lt;key app="EN" db-id="9e50595tgx02w5efddnvpaecpzrvdxtadv0r"&gt;263&lt;/key&gt;&lt;/foreign-keys&gt;&lt;ref-type name="Journal Article"&gt;17&lt;/ref-type&gt;&lt;contributors&gt;&lt;authors&gt;&lt;author&gt;&lt;style face="normal" font="default" size="100%"&gt;Chen, Chun&lt;/style&gt;&lt;/author&gt;&lt;author&gt;&lt;style face="normal" font="default" size="100%"&gt;Witte, Marnix&lt;/style&gt;&lt;/author&gt;&lt;author&gt;&lt;style face="normal" font="default" size="100%"&gt;Heemsbergen, Wilma D.&lt;/style&gt;&lt;/author&gt;&lt;author&gt;&lt;style face="normal" font="default" size="100%"&gt;van Herk, Marcel&lt;/style&gt;&lt;/author&gt;&lt;/authors&gt;&lt;/contributors&gt;&lt;titles&gt;&lt;title&gt;&lt;style face="normal" font="default" size="100%"&gt;Multiple comparisons permutation test for image based data mining in radiotherapy.&lt;/style&gt;&lt;/title&gt;&lt;secondary-title&gt;&lt;style face="normal" font="default" size="100%"&gt;Radiation oncology (London, England)&lt;/style&gt;&lt;/secondary-title&gt;&lt;/titles&gt;&lt;periodical&gt;&lt;full-title&gt;&lt;style face="normal" font="default" size="100%"&gt;Radiation oncology (London, England)&lt;/style&gt;&lt;/full-title&gt;&lt;abbr-1&gt;&lt;style face="normal" font="default" size="100%"&gt;Radiat Oncol&lt;/style&gt;&lt;/abbr-1&gt;&lt;abbr-2&gt;&lt;style face="normal" font="default" size="100%"&gt;Radiat Oncol&lt;/style&gt;&lt;/abbr-2&gt;&lt;abbr-3&gt;&lt;style face="normal" font="default" size="100%"&gt;Radiat Oncol&lt;/style&gt;&lt;/abbr-3&gt;&lt;/periodical&gt;&lt;pages&gt;&lt;style face="normal" font="default" size="100%"&gt;293&lt;/style&gt;&lt;/pages&gt;&lt;volume&gt;&lt;style face="normal" font="default" size="100%"&gt;8&lt;/style&gt;&lt;/volume&gt;&lt;keywords&gt;&lt;keyword&gt;&lt;style face="normal" font="default" size="100%"&gt;Algorithms&lt;/style&gt;&lt;/keyword&gt;&lt;keyword&gt;&lt;style face="normal" font="default" size="100%"&gt;Computer Simulation&lt;/style&gt;&lt;/keyword&gt;&lt;keyword&gt;&lt;style face="normal" font="default" size="100%"&gt;Computer-Assist&lt;/style&gt;&lt;/keyword&gt;&lt;keyword&gt;&lt;style face="normal" font="default" size="100%"&gt;Computer-Assisted&lt;/style&gt;&lt;/keyword&gt;&lt;keyword&gt;&lt;style face="normal" font="default" size="100%"&gt;Data Interpretation&lt;/style&gt;&lt;/keyword&gt;&lt;keyword&gt;&lt;style face="normal" font="default" size="100%"&gt;Data Mining&lt;/style&gt;&lt;/keyword&gt;&lt;keyword&gt;&lt;style face="normal" font="default" size="100%"&gt;Data Mining: methods&lt;/style&gt;&lt;/keyword&gt;&lt;keyword&gt;&lt;style face="normal" font="default" size="100%"&gt;Dose-Response Relationship&lt;/style&gt;&lt;/keyword&gt;&lt;keyword&gt;&lt;style face="normal" font="default" size="100%"&gt;Esophageal Neoplasms&lt;/style&gt;&lt;/keyword&gt;&lt;keyword&gt;&lt;style face="normal" font="default" size="100%"&gt;Esophageal Neoplasms: radiotherapy&lt;/style&gt;&lt;/keyword&gt;&lt;keyword&gt;&lt;style face="normal" font="default" size="100%"&gt;False Positive Reactions&lt;/style&gt;&lt;/keyword&gt;&lt;keyword&gt;&lt;style face="normal" font="default" size="100%"&gt;Humans&lt;/style&gt;&lt;/keyword&gt;&lt;keyword&gt;&lt;style face="normal" font="default" size="100%"&gt;Male&lt;/style&gt;&lt;/keyword&gt;&lt;keyword&gt;&lt;style face="normal" font="default" size="100%"&gt;Models&lt;/style&gt;&lt;/keyword&gt;&lt;keyword&gt;&lt;style face="normal" font="default" size="100%"&gt;Prostatic Neoplasms&lt;/style&gt;&lt;/keyword&gt;&lt;keyword&gt;&lt;style face="normal" font="default" size="100%"&gt;Prostatic Neoplasms: radiotherapy&lt;/style&gt;&lt;/keyword&gt;&lt;keyword&gt;&lt;style face="normal" font="default" size="100%"&gt;Radiation&lt;/style&gt;&lt;/keyword&gt;&lt;keyword&gt;&lt;style face="normal" font="default" size="100%"&gt;Radiographic Image Interpretation&lt;/style&gt;&lt;/keyword&gt;&lt;keyword&gt;&lt;style face="normal" font="default" size="100%"&gt;Radiotherapy&lt;/style&gt;&lt;/keyword&gt;&lt;keyword&gt;&lt;style face="normal" font="default" size="100%"&gt;Radiotherapy Dosage&lt;/style&gt;&lt;/keyword&gt;&lt;keyword&gt;&lt;style face="normal" font="default" size="100%"&gt;Radiotherapy Planning&lt;/style&gt;&lt;/keyword&gt;&lt;keyword&gt;&lt;style face="normal" font="default" size="100%"&gt;Radiotherapy: methods&lt;/style&gt;&lt;/keyword&gt;&lt;keyword&gt;&lt;style face="normal" font="default" size="100%"&gt;Statistical&lt;/style&gt;&lt;/keyword&gt;&lt;/keywords&gt;&lt;dates&gt;&lt;year&gt;&lt;style face="normal" font="default" size="100%"&gt;2013&lt;/style&gt;&lt;/year&gt;&lt;/dates&gt;&lt;publisher&gt;&lt;style face="normal" font="default" size="100%"&gt;BioMed Central&lt;/style&gt;&lt;/publisher&gt;&lt;accession-num&gt;&lt;style face="normal" font="default" size="100%"&gt;24365155&lt;/style&gt;&lt;/accession-num&gt;&lt;abstract&gt;&lt;style face="normal" font="default" size="100%"&gt;: Comparing incidental dose distributions (i.e. images) of patients with different outcomes is a straightforward way to explore dose-response hypotheses in radiotherapy. In this paper, we introduced a permutation test that compares images, such as dose distributions from radiotherapy, while tackling the multiple comparisons problem. A test statistic Tmax was proposed that summarizes the differences between the images into a single value and a permutation procedure was employed to compute the adjusted p-value. We demonstrated the method in two retrospective studies: a prostate study that relates 3D dose distributions to failure, and an esophagus study that relates 2D surface dose distributions of the esophagus to acute esophagus toxicity. As a result, we were able to identify suspicious regions that are significantly associated with failure (prostate study) or toxicity (esophagus study). Permutation testing allows direct comparison of images from different patient categories and is a useful tool for data mining in radiotherapy.&lt;/style&gt;&lt;/abstract&gt;&lt;urls&gt;&lt;pdf-urls&gt;&lt;url&gt;internal-pdf://Chen et al. - 2013 - Multiple comparisons permutation test for image based data mining in radiotherapy.pdf&lt;/url&gt;&lt;/pdf-urls&gt;&lt;/urls&gt;&lt;electronic-resource-num&gt;&lt;style face="normal" font="default" size="100%"&gt;10.1186/1748-717X-8-293&lt;/style&gt;&lt;/electronic-resource-num&gt;&lt;language&gt;&lt;style face="normal" font="default" size="100%"&gt;En&lt;/style&gt;&lt;/language&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28]</w:t>
      </w:r>
      <w:r>
        <w:rPr>
          <w:rStyle w:val="None"/>
          <w:rFonts w:ascii="Times New Roman" w:eastAsia="Times New Roman" w:hAnsi="Times New Roman" w:cs="Times New Roman"/>
        </w:rPr>
        <w:fldChar w:fldCharType="end"/>
      </w:r>
      <w:r>
        <w:rPr>
          <w:rStyle w:val="None"/>
          <w:rFonts w:ascii="Times New Roman" w:hAnsi="Times New Roman"/>
        </w:rPr>
        <w:t xml:space="preserve"> and also previously used to report spatial dose differences at the </w:t>
      </w:r>
      <w:r>
        <w:rPr>
          <w:rStyle w:val="None"/>
          <w:rFonts w:ascii="Times New Roman" w:hAnsi="Times New Roman"/>
        </w:rPr>
        <w:lastRenderedPageBreak/>
        <w:t xml:space="preserve">planning CT DSMs between patients presenting with and without GI toxicity following RT for prostate cancer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Heemsbergen, Wilma D.; Hoogeman, Mischa S; Hart, Guus A M; Lebesque, Joos V; Koper, Peter C M&lt;/Author&gt;&lt;Year&gt;2005&lt;/Year&gt;&lt;DisplayText&gt;[13, 29]&lt;/DisplayText&gt;&lt;record&gt;&lt;database name="My EndNote Library.enl" path="/Users/oscarcasares/Documents/My EndNote Library.enl"&gt;My EndNote Library.enl&lt;/database&gt;&lt;source-app name="EndNote" version="19.0"&gt;EndNote&lt;/source-app&gt;&lt;rec-number&gt;200&lt;/rec-number&gt;&lt;foreign-keys&gt;&lt;key app="EN" db-id="9e50595tgx02w5efddnvpaecpzrvdxtadv0r"&gt;200&lt;/key&gt;&lt;/foreign-keys&gt;&lt;ref-type name="Journal Article"&gt;17&lt;/ref-type&gt;&lt;contributors&gt;&lt;authors&gt;&lt;author&gt;&lt;style face="normal" font="default" size="100%"&gt;Heemsbergen, Wilma D.&lt;/style&gt;&lt;/author&gt;&lt;author&gt;&lt;style face="normal" font="default" size="100%"&gt;Hoogeman, Mischa S&lt;/style&gt;&lt;/author&gt;&lt;author&gt;&lt;style face="normal" font="default" size="100%"&gt;Hart, Guus A M&lt;/style&gt;&lt;/author&gt;&lt;author&gt;&lt;style face="normal" font="default" size="100%"&gt;Lebesque, Joos V&lt;/style&gt;&lt;/author&gt;&lt;author&gt;&lt;style face="normal" font="default" size="100%"&gt;Koper, Peter C M&lt;/style&gt;&lt;/author&gt;&lt;/authors&gt;&lt;/contributors&gt;&lt;titles&gt;&lt;title&gt;&lt;style face="normal" font="default" size="100%"&gt;Gastrointestinal toxicity and its relation to dose distributions in the anorectal region of prostate cancer patients treated with radiotherapy.&lt;/style&gt;&lt;/title&gt;&lt;secondary-title&gt;&lt;style face="normal" font="default" size="100%"&gt;International journal of radiation oncology, biology, physics&lt;/style&gt;&lt;/secondary-title&gt;&lt;/titles&gt;&lt;periodical&gt;&lt;full-title&gt;&lt;style face="normal" font="default" size="100%"&gt;International journal of radiation oncology, biology, physics&lt;/style&gt;&lt;/full-title&gt;&lt;abbr-1&gt;&lt;style face="normal" font="default" size="100%"&gt;Int J Radiat Oncol Biol Phys&lt;/style&gt;&lt;/abbr-1&gt;&lt;abbr-2&gt;&lt;style face="normal" font="default" size="100%"&gt;Int J Radiat Oncol Biol Phys&lt;/style&gt;&lt;/abbr-2&gt;&lt;abbr-3&gt;&lt;style face="normal" font="default" size="100%"&gt;Int J Radiat Oncol Biol Phys&lt;/style&gt;&lt;/abbr-3&gt;&lt;/periodical&gt;&lt;pages&gt;&lt;style face="normal" font="default" size="100%"&gt;1011-8&lt;/style&gt;&lt;/pages&gt;&lt;volume&gt;&lt;style face="normal" font="default" size="100%"&gt;61&lt;/style&gt;&lt;/volume&gt;&lt;keywords&gt;&lt;keyword&gt;&lt;style face="normal" font="default" size="100%"&gt;Dose–effect relation&lt;/style&gt;&lt;/keyword&gt;&lt;keyword&gt;&lt;style face="normal" font="default" size="100%"&gt;GI toxicity&lt;/style&gt;&lt;/keyword&gt;&lt;keyword&gt;&lt;style face="normal" font="default" size="100%"&gt;Prostate cancer&lt;/style&gt;&lt;/keyword&gt;&lt;keyword&gt;&lt;style face="normal" font="default" size="100%"&gt;Radiotherapy&lt;/style&gt;&lt;/keyword&gt;&lt;/keywords&gt;&lt;dates&gt;&lt;year&gt;&lt;style face="normal" font="default" size="100%"&gt;2005&lt;/style&gt;&lt;/year&gt;&lt;/dates&gt;&lt;publisher&gt;&lt;style face="normal" font="default" size="100%"&gt;Chapman &amp;amp; Hall, London&lt;/style&gt;&lt;/publisher&gt;&lt;accession-num&gt;&lt;style face="normal" font="default" size="100%"&gt;15752880&lt;/style&gt;&lt;/accession-num&gt;&lt;abstract&gt;&lt;style face="normal" font="default" size="100%"&gt;PURPOSE To study the correlations between the dose distributions in the anorectal region and late GI symptoms in patients treated for localized prostate carcinoma. METHODS AND MATERIALS Data from a randomized study were analyzed. In this trial, patients were treated with either rectangular or conformal fields with a dose of 66 Gy. Data concerning GI symptoms were collected from questionnaires of 197 patients. The distributions of the anorectal region were projected on maps, and the dose parameters were calculated. The incidences of complaints were studied as a function of the dose-area parameters and clinical parameters, using a proportional hazard regression model. Finally, we tested a series of dose parameters originating from different parts of the anorectal region. RESULTS Analyzing the total region, only a statistically significant dose-area effect relation for bleeding was found (p &amp;lt; 0.01). Defining subareas, we found effect relations for bleeding, soiling, fecal incontinence, and mucus loss. For bleeding and mucus loss, the strongest correlation was found for the dose received by the upper 70-80% of the anorectal region (p &amp;lt; 0.01). For soiling and fecal incontinence, we found the strongest association with the dose to the lower 40-50% (p &amp;lt; 0.05). CONCLUSION We found evidence that complaints originate from specific regions of the irradiated lower GI tract. Bleeding and mucus loss are probably related to irradiation of the upper part of the rectum. Soiling and fecal incontinence are more likely related to the dose to the anal canal and the lower part of the rectum.&lt;/style&gt;&lt;/abstract&gt;&lt;urls&gt;&lt;pdf-urls&gt;&lt;url&gt;internal-pdf://Heemsbergen et al. - 2005 - Gastrointestinal toxicity and its relation to dose distributions in the anorectal region of prostate cancer.pdf&lt;/url&gt;&lt;/pdf-urls&gt;&lt;/urls&gt;&lt;electronic-resource-num&gt;&lt;style face="normal" font="default" size="100%"&gt;10.1016/j.ijrobp.2004.07.724&lt;/style&gt;&lt;/electronic-resource-num&gt;&lt;/record&gt;&lt;/Cite&gt;&lt;Cite  &gt;&lt;Author&gt;Wortel, Ruud C; Witte, Marnix G; van der Heide, Uulke A; Pos, Floris J; Lebesque, Joos V; van Herk, Marcel; Incrocci, Luca; Heemsbergen, Wilma D.&lt;/Author&gt;&lt;Year&gt;2015&lt;/Year&gt;&lt;record&gt;&lt;database name="My EndNote Library.enl" path="/Users/oscarcasares/Documents/My EndNote Library.enl"&gt;My EndNote Library.enl&lt;/database&gt;&lt;source-app name="EndNote" version="19.0"&gt;EndNote&lt;/source-app&gt;&lt;rec-number&gt;262&lt;/rec-number&gt;&lt;foreign-keys&gt;&lt;key app="EN" db-id="9e50595tgx02w5efddnvpaecpzrvdxtadv0r"&gt;262&lt;/key&gt;&lt;/foreign-keys&gt;&lt;ref-type name="Journal Article"&gt;17&lt;/ref-type&gt;&lt;contributors&gt;&lt;authors&gt;&lt;author&gt;&lt;style face="normal" font="default" size="100%"&gt;Wortel, Ruud C&lt;/style&gt;&lt;/author&gt;&lt;author&gt;&lt;style face="normal" font="default" size="100%"&gt;Witte, Marnix G&lt;/style&gt;&lt;/author&gt;&lt;author&gt;&lt;style face="normal" font="default" size="100%"&gt;van der Heide, Uulke A&lt;/style&gt;&lt;/author&gt;&lt;author&gt;&lt;style face="normal" font="default" size="100%"&gt;Pos, Floris J&lt;/style&gt;&lt;/author&gt;&lt;author&gt;&lt;style face="normal" font="default" size="100%"&gt;Lebesque, Joos V&lt;/style&gt;&lt;/author&gt;&lt;author&gt;&lt;style face="normal" font="default" size="100%"&gt;van Herk, Marcel&lt;/style&gt;&lt;/author&gt;&lt;author&gt;&lt;style face="normal" font="default" size="100%"&gt;Incrocci, Luca&lt;/style&gt;&lt;/author&gt;&lt;author&gt;&lt;style face="normal" font="default" size="100%"&gt;Heemsbergen, Wilma D.&lt;/style&gt;&lt;/author&gt;&lt;/authors&gt;&lt;/contributors&gt;&lt;titles&gt;&lt;title&gt;&lt;style face="normal" font="default" size="100%"&gt;Dose-surface maps identifying local dose-effects for acute gastrointestinal toxicity after radiotherapy for prostate cancer.&lt;/style&gt;&lt;/title&gt;&lt;secondary-title&gt;&lt;style face="normal" font="default" size="100%"&gt;Radiotherapy and oncology : journal of the European Society for Therapeutic Radiology and Oncology&lt;/style&gt;&lt;/secondary-title&gt;&lt;/titles&gt;&lt;periodical&gt;&lt;full-title&gt;&lt;style face="normal" font="default" size="100%"&gt;Radiotherapy and oncology : journal of the European Society for Therapeutic Radiology and Oncology&lt;/style&gt;&lt;/full-title&gt;&lt;abbr-1&gt;&lt;style face="normal" font="default" size="100%"&gt;Radiother Oncol&lt;/style&gt;&lt;/abbr-1&gt;&lt;abbr-2&gt;&lt;style face="normal" font="default" size="100%"&gt;Radiother Oncol&lt;/style&gt;&lt;/abbr-2&gt;&lt;abbr-3&gt;&lt;style face="normal" font="default" size="100%"&gt;Radiother Oncol&lt;/style&gt;&lt;/abbr-3&gt;&lt;/periodical&gt;&lt;pages&gt;&lt;style face="normal" font="default" size="100%"&gt;515-520&lt;/style&gt;&lt;/pages&gt;&lt;volume&gt;&lt;style face="normal" font="default" size="100%"&gt;117&lt;/style&gt;&lt;/volume&gt;&lt;keywords&gt;&lt;keyword&gt;&lt;style face="normal" font="default" size="100%"&gt;Dose surface maps&lt;/style&gt;&lt;/keyword&gt;&lt;keyword&gt;&lt;style face="normal" font="default" size="100%"&gt;Gastrointestinal&lt;/style&gt;&lt;/keyword&gt;&lt;keyword&gt;&lt;style face="normal" font="default" size="100%"&gt;Prostate cancer&lt;/style&gt;&lt;/keyword&gt;&lt;keyword&gt;&lt;style face="normal" font="default" size="100%"&gt;Radiotherapy&lt;/style&gt;&lt;/keyword&gt;&lt;keyword&gt;&lt;style face="normal" font="default" size="100%"&gt;Toxicity&lt;/style&gt;&lt;/keyword&gt;&lt;/keywords&gt;&lt;dates&gt;&lt;year&gt;&lt;style face="normal" font="default" size="100%"&gt;2015&lt;/style&gt;&lt;/year&gt;&lt;/dates&gt;&lt;publisher&gt;&lt;style face="normal" font="default" size="100%"&gt;Elsevier Ireland Ltd&lt;/style&gt;&lt;/publisher&gt;&lt;accession-num&gt;&lt;style face="normal" font="default" size="100%"&gt;26522060&lt;/style&gt;&lt;/accession-num&gt;&lt;abstract&gt;&lt;style face="normal" font="default" size="100%"&gt;BACKGROUND AND PURPOSE: We evaluated dose distributions in the anorectum and its relation to acute gastrointestinal toxicities using dose surface maps in an image-guided (IG) IMRT and 3D-conformal radiotherapy (3D-CRT) population. MATERIAL AND METHODS: For patients treated to 78Gy with IG-IMRT (n=260) or 3D-CRT (n=215), for whom acute toxicity data were available, three types of surface maps were calculated: (1) total anorectum using regular intervals along a central axis with perpendicular slices, (2) the rectum next to the prostate, and (3) the anal canal (horizontal slicing). For each toxicity, an average dose map was calculated for patients with and without the toxicity and subsequently dose difference maps were constructed, 3D-CRT and IG-IMRT separately. P-values were based on permutation tests. RESULTS: Dose distributions in patients with grade ⩾2 acute proctitis were significantly different from dose distributions in patients without toxicity, for IG-IMRT and 3D-CRT. At the cranial and posterior rectal site, in areas receiving moderate dose levels (≈25-50Gy), dose differences up to 10Gy were identified for IG-IMRT. For pain, cramps, incontinence, diarrhea and mucus loss significant differences were found as well. CONCLUSIONS: We demonstrated significant relationships between acute rectal toxicity and local dose distributions. This may serve as a basis for subsequent dose-effect modeling in IG-IMRT, and improved dose constraints in current clinical practice.&lt;/style&gt;&lt;/abstract&gt;&lt;urls&gt;&lt;pdf-urls&gt;&lt;url&gt;internal-pdf://Wortel et al. - 2015 - Dose-surface maps identifying local dose-effects for acute gastrointestinal toxicity after radiotherapy for prost.pdf&lt;/url&gt;&lt;/pdf-urls&gt;&lt;/urls&gt;&lt;electronic-resource-num&gt;&lt;style face="normal" font="default" size="100%"&gt;10.1016/j.radonc.2015.10.020&lt;/style&gt;&lt;/electronic-resource-num&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13, 29]</w:t>
      </w:r>
      <w:r>
        <w:rPr>
          <w:rStyle w:val="None"/>
          <w:rFonts w:ascii="Times New Roman" w:eastAsia="Times New Roman" w:hAnsi="Times New Roman" w:cs="Times New Roman"/>
        </w:rPr>
        <w:fldChar w:fldCharType="end"/>
      </w:r>
      <w:r>
        <w:rPr>
          <w:rStyle w:val="None"/>
          <w:rFonts w:ascii="Times New Roman" w:hAnsi="Times New Roman"/>
        </w:rPr>
        <w:t>. In this study, the total number of permutations was set to 1000 and the statistical significance level at 5%.</w:t>
      </w:r>
    </w:p>
    <w:p w:rsidR="00363F7B" w:rsidRDefault="00363F7B" w:rsidP="00363F7B">
      <w:pPr>
        <w:pStyle w:val="BodyAA"/>
        <w:spacing w:before="200" w:after="200" w:line="360" w:lineRule="auto"/>
        <w:jc w:val="both"/>
        <w:rPr>
          <w:b/>
          <w:bCs/>
          <w:sz w:val="26"/>
          <w:szCs w:val="26"/>
        </w:rPr>
      </w:pPr>
    </w:p>
    <w:p w:rsidR="00363F7B" w:rsidRDefault="00363F7B" w:rsidP="00363F7B">
      <w:pPr>
        <w:pStyle w:val="BodyAA"/>
        <w:spacing w:before="200" w:after="200" w:line="360" w:lineRule="auto"/>
        <w:jc w:val="both"/>
        <w:rPr>
          <w:rStyle w:val="None"/>
          <w:rFonts w:ascii="Times New Roman" w:eastAsia="Times New Roman" w:hAnsi="Times New Roman" w:cs="Times New Roman"/>
          <w:b/>
          <w:bCs/>
          <w:i/>
          <w:iCs/>
          <w:sz w:val="26"/>
          <w:szCs w:val="26"/>
        </w:rPr>
      </w:pPr>
      <w:r>
        <w:rPr>
          <w:rStyle w:val="None"/>
          <w:b/>
          <w:bCs/>
          <w:sz w:val="26"/>
          <w:szCs w:val="26"/>
        </w:rPr>
        <w:t xml:space="preserve">Supplementary Material C - </w:t>
      </w:r>
      <w:r>
        <w:rPr>
          <w:rStyle w:val="None"/>
          <w:rFonts w:ascii="Times New Roman" w:hAnsi="Times New Roman"/>
          <w:b/>
          <w:bCs/>
          <w:i/>
          <w:iCs/>
          <w:sz w:val="26"/>
          <w:szCs w:val="26"/>
        </w:rPr>
        <w:t>DSM-based metrics</w:t>
      </w:r>
    </w:p>
    <w:p w:rsidR="00363F7B" w:rsidRDefault="00363F7B" w:rsidP="00363F7B">
      <w:pPr>
        <w:pStyle w:val="BodyAA"/>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200" w:after="200" w:line="360" w:lineRule="auto"/>
        <w:jc w:val="both"/>
        <w:rPr>
          <w:rStyle w:val="None"/>
          <w:rFonts w:ascii="Times New Roman" w:eastAsia="Times New Roman" w:hAnsi="Times New Roman" w:cs="Times New Roman"/>
        </w:rPr>
      </w:pPr>
      <w:r>
        <w:rPr>
          <w:rStyle w:val="None"/>
          <w:rFonts w:ascii="Times New Roman" w:hAnsi="Times New Roman"/>
        </w:rPr>
        <w:t xml:space="preserve">For each patient, rectal DSM-based metrics accounting for both dose level and spatial information were extracted, and compared between cases and controls. For each patient, and both the accumulated and planned DSM map, we extracted the dose widths of the entire DSM, dose widths of the inferior part of the DSM as well as DSH points for the </w:t>
      </w:r>
      <w:proofErr w:type="spellStart"/>
      <w:r>
        <w:rPr>
          <w:rStyle w:val="None"/>
          <w:rFonts w:ascii="Times New Roman" w:hAnsi="Times New Roman"/>
        </w:rPr>
        <w:t>isodose</w:t>
      </w:r>
      <w:proofErr w:type="spellEnd"/>
      <w:r>
        <w:rPr>
          <w:rStyle w:val="None"/>
          <w:rFonts w:ascii="Times New Roman" w:hAnsi="Times New Roman"/>
        </w:rPr>
        <w:t xml:space="preserve"> levels between 30 and 70 </w:t>
      </w:r>
      <w:proofErr w:type="spellStart"/>
      <w:r>
        <w:rPr>
          <w:rStyle w:val="None"/>
          <w:rFonts w:ascii="Times New Roman" w:hAnsi="Times New Roman"/>
        </w:rPr>
        <w:t>Gy</w:t>
      </w:r>
      <w:proofErr w:type="spellEnd"/>
      <w:r>
        <w:rPr>
          <w:rStyle w:val="None"/>
          <w:rFonts w:ascii="Times New Roman" w:hAnsi="Times New Roman"/>
        </w:rPr>
        <w:t xml:space="preserve"> (in 5 </w:t>
      </w:r>
      <w:proofErr w:type="spellStart"/>
      <w:r>
        <w:rPr>
          <w:rStyle w:val="None"/>
          <w:rFonts w:ascii="Times New Roman" w:hAnsi="Times New Roman"/>
        </w:rPr>
        <w:t>Gy</w:t>
      </w:r>
      <w:proofErr w:type="spellEnd"/>
      <w:r>
        <w:rPr>
          <w:rStyle w:val="None"/>
          <w:rFonts w:ascii="Times New Roman" w:hAnsi="Times New Roman"/>
        </w:rPr>
        <w:t xml:space="preserve"> steps). Since multiple comparisons are performed (n = 30), it could be considered to interpret the results using a stricter significance level for the p-values. </w:t>
      </w:r>
    </w:p>
    <w:p w:rsidR="00363F7B" w:rsidRDefault="00363F7B" w:rsidP="00363F7B">
      <w:pPr>
        <w:pStyle w:val="BodyAA"/>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200" w:after="200" w:line="360" w:lineRule="auto"/>
        <w:jc w:val="both"/>
        <w:rPr>
          <w:rStyle w:val="None"/>
          <w:rFonts w:ascii="Times New Roman" w:eastAsia="Times New Roman" w:hAnsi="Times New Roman" w:cs="Times New Roman"/>
        </w:rPr>
      </w:pPr>
      <w:r>
        <w:rPr>
          <w:rStyle w:val="None"/>
          <w:rFonts w:ascii="Times New Roman" w:hAnsi="Times New Roman"/>
        </w:rPr>
        <w:t xml:space="preserve">The dose widths were used previously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Buettner, Florian; Gulliford, Sarah L; Webb, Steve; Sydes, Matthew R; Dearnaley, David P; Partridge, Mike&lt;/Author&gt;&lt;Year&gt;2009&lt;/Year&gt;&lt;RecNum&gt;644&lt;/RecNum&gt;&lt;DisplayText&gt;[11, 15]&lt;/DisplayText&gt;&lt;record&gt;&lt;database name="My EndNote Library.enl" path="/Users/oscarcasares/Documents/My EndNote Library.enl"&gt;My EndNote Library.enl&lt;/database&gt;&lt;source-app name="EndNote" version="19.0"&gt;EndNote&lt;/source-app&gt;&lt;rec-number&gt;644&lt;/rec-number&gt;&lt;foreign-keys&gt;&lt;key app="EN" db-id="9e50595tgx02w5efddnvpaecpzrvdxtadv0r"&gt;644&lt;/key&gt;&lt;/foreign-keys&gt;&lt;ref-type name="Journal Article"&gt;17&lt;/ref-type&gt;&lt;contributors&gt;&lt;authors&gt;&lt;author&gt;&lt;style face="normal" font="default" size="100%"&gt;Buettner, Florian&lt;/style&gt;&lt;/author&gt;&lt;author&gt;&lt;style face="normal" font="default" size="100%"&gt;Gulliford, Sarah L&lt;/style&gt;&lt;/author&gt;&lt;author&gt;&lt;style face="normal" font="default" size="100%"&gt;Webb, Steve&lt;/style&gt;&lt;/author&gt;&lt;author&gt;&lt;style face="normal" font="default" size="100%"&gt;Sydes, Matthew R&lt;/style&gt;&lt;/author&gt;&lt;author&gt;&lt;style face="normal" font="default" size="100%"&gt;Dearnaley, David P&lt;/style&gt;&lt;/author&gt;&lt;author&gt;&lt;style face="normal" font="default" size="100%"&gt;Partridge, Mike&lt;/style&gt;&lt;/author&gt;&lt;/authors&gt;&lt;/contributors&gt;&lt;titles&gt;&lt;title&gt;&lt;style face="normal" font="default" size="100%"&gt;Assessing correlations between the spatial distribution of the dose to the rectal wall and late rectal toxicity after prostate radiotherapy: an analysis of data from the MRC RT01 trial (ISRCTN 47772397).&lt;/style&gt;&lt;/title&gt;&lt;secondary-title&gt;&lt;style face="normal" font="default" size="100%"&gt;Physics in medicine and biology&lt;/style&gt;&lt;/secondary-title&gt;&lt;/titles&gt;&lt;pages&gt;&lt;style face="normal" font="default" size="100%"&gt;6535-48&lt;/style&gt;&lt;/pages&gt;&lt;volume&gt;&lt;style face="normal" font="default" size="100%"&gt;54&lt;/style&gt;&lt;/volume&gt;&lt;keywords&gt;&lt;keyword&gt;&lt;style face="normal" font="default" size="100%"&gt;Anal Canal&lt;/style&gt;&lt;/keyword&gt;&lt;keyword&gt;&lt;style face="normal" font="default" size="100%"&gt;Anal Canal: radiation effects&lt;/style&gt;&lt;/keyword&gt;&lt;keyword&gt;&lt;style face="normal" font="default" size="100%"&gt;Cohort Studies&lt;/style&gt;&lt;/keyword&gt;&lt;keyword&gt;&lt;style face="normal" font="default" size="100%"&gt;Dose-Response Relationship, Radiation&lt;/style&gt;&lt;/keyword&gt;&lt;keyword&gt;&lt;style face="normal" font="default" size="100%"&gt;Humans&lt;/style&gt;&lt;/keyword&gt;&lt;keyword&gt;&lt;style face="normal" font="default" size="100%"&gt;Male&lt;/style&gt;&lt;/keyword&gt;&lt;keyword&gt;&lt;style face="normal" font="default" size="100%"&gt;Models, Statistical&lt;/style&gt;&lt;/keyword&gt;&lt;keyword&gt;&lt;style face="normal" font="default" size="100%"&gt;Monte Carlo Method&lt;/style&gt;&lt;/keyword&gt;&lt;keyword&gt;&lt;style face="normal" font="default" size="100%"&gt;Prostatic Neoplasms&lt;/style&gt;&lt;/keyword&gt;&lt;keyword&gt;&lt;style face="normal" font="default" size="100%"&gt;Prostatic Neoplasms: pathology&lt;/style&gt;&lt;/keyword&gt;&lt;keyword&gt;&lt;style face="normal" font="default" size="100%"&gt;Prostatic Neoplasms: radiotherapy&lt;/style&gt;&lt;/keyword&gt;&lt;keyword&gt;&lt;style face="normal" font="default" size="100%"&gt;Radiation Injuries&lt;/style&gt;&lt;/keyword&gt;&lt;keyword&gt;&lt;style face="normal" font="default" size="100%"&gt;Radiation Injuries: etiology&lt;/style&gt;&lt;/keyword&gt;&lt;keyword&gt;&lt;style face="normal" font="default" size="100%"&gt;Radiation Injuries: pathology&lt;/style&gt;&lt;/keyword&gt;&lt;keyword&gt;&lt;style face="normal" font="default" size="100%"&gt;Radiometry&lt;/style&gt;&lt;/keyword&gt;&lt;keyword&gt;&lt;style face="normal" font="default" size="100%"&gt;Radiotherapy Dosage&lt;/style&gt;&lt;/keyword&gt;&lt;keyword&gt;&lt;style face="normal" font="default" size="100%"&gt;Radiotherapy Planning, Computer-Assisted&lt;/style&gt;&lt;/keyword&gt;&lt;keyword&gt;&lt;style face="normal" font="default" size="100%"&gt;Radiotherapy Planning, Computer-Assisted: methods&lt;/style&gt;&lt;/keyword&gt;&lt;keyword&gt;&lt;style face="normal" font="default" size="100%"&gt;Rectum&lt;/style&gt;&lt;/keyword&gt;&lt;keyword&gt;&lt;style face="normal" font="default" size="100%"&gt;Rectum: pathology&lt;/style&gt;&lt;/keyword&gt;&lt;keyword&gt;&lt;style face="normal" font="default" size="100%"&gt;Rectum: radiation effects&lt;/style&gt;&lt;/keyword&gt;&lt;keyword&gt;&lt;style face="normal" font="default" size="100%"&gt;Time Factors&lt;/style&gt;&lt;/keyword&gt;&lt;keyword&gt;&lt;style face="normal" font="default" size="100%"&gt;Treatment Outcome&lt;/style&gt;&lt;/keyword&gt;&lt;/keywords&gt;&lt;dates&gt;&lt;year&gt;&lt;style face="normal" font="default" size="100%"&gt;2009&lt;/style&gt;&lt;/year&gt;&lt;/dates&gt;&lt;accession-num&gt;&lt;style face="normal" font="default" size="100%"&gt;19826203&lt;/style&gt;&lt;/accession-num&gt;&lt;abstract&gt;&lt;style face="normal" font="default" size="100%"&gt;Many studies have been performed to assess correlations between measures derived from dose-volume histograms and late rectal toxicities for radiotherapy of prostate cancer. The purpose of this study was to quantify correlations between measures describing the shape and location of the dose distribution and different outcomes. The dose to the rectal wall was projected on a two-dimensional map. In order to characterize the dose distribution, its centre of mass, longitudinal and lateral extent, and eccentricity were calculated at different dose levels. Furthermore, the dose-surface histogram (DSH) was determined. Correlations between these measures and seven clinically relevant rectal-toxicity endpoints were quantified by maximally selected standardized Wilcoxon rank statistics. The analysis was performed using data from the RT01 prostate radiotherapy trial. For some endpoints, the shape of the dose distribution is more strongly correlated with the outcome than simple DSHs. Rectal bleeding was most strongly correlated with the lateral extent of the dose distribution. For loose stools, the strongest correlations were found for longitudinal extent; proctitis was most strongly correlated with DSH. For the other endpoints no statistically significant correlations could be found. The strengths of the correlations between the shape of the dose distribution and outcome differed considerably between the different endpoints. Due to these significant correlations, it is desirable to use shape-based tools in order to assess the quality of a dose distribution.&lt;/style&gt;&lt;/abstract&gt;&lt;urls&gt;&lt;pdf-urls&gt;&lt;url&gt;internal-pdf://&lt;/url&gt;&lt;/pdf-urls&gt;&lt;/urls&gt;&lt;electronic-resource-num&gt;&lt;style face="normal" font="default" size="100%"&gt;10.1088/0031-9155/54/21/006&lt;/style&gt;&lt;/electronic-resource-num&gt;&lt;/record&gt;&lt;/Cite&gt;&lt;Cite  &gt;&lt;Author&gt;Shelley, L.E.A.; Scaife, J.E.; Romanchikova, M.; Harrison, K.; Forman, J.R.; Bates, A.M.; Noble, D.J.; Jena, R.; Parker, M.A.; Sutcliffe, M.P.F.; Thomas, S.J.; Burnet, N.G.&lt;/Author&gt;&lt;Year&gt;2017&lt;/Year&gt;&lt;record&gt;&lt;database name="My EndNote Library.enl" path="/Users/oscarcasares/Documents/My EndNote Library.enl"&gt;My EndNote Library.enl&lt;/database&gt;&lt;source-app name="EndNote" version="19.0"&gt;EndNote&lt;/source-app&gt;&lt;rec-number&gt;664&lt;/rec-number&gt;&lt;foreign-keys&gt;&lt;key app="EN" db-id="9e50595tgx02w5efddnvpaecpzrvdxtadv0r"&gt;664&lt;/key&gt;&lt;/foreign-keys&gt;&lt;ref-type name="Journal Article"&gt;17&lt;/ref-type&gt;&lt;contributors&gt;&lt;authors&gt;&lt;author&gt;&lt;style face="normal" font="default" size="100%"&gt;Shelley, L.E.A.&lt;/style&gt;&lt;/author&gt;&lt;author&gt;&lt;style face="normal" font="default" size="100%"&gt;Scaife, J.E.&lt;/style&gt;&lt;/author&gt;&lt;author&gt;&lt;style face="normal" font="default" size="100%"&gt;Romanchikova, M.&lt;/style&gt;&lt;/author&gt;&lt;author&gt;&lt;style face="normal" font="default" size="100%"&gt;Harrison, K.&lt;/style&gt;&lt;/author&gt;&lt;author&gt;&lt;style face="normal" font="default" size="100%"&gt;Forman, J.R.&lt;/style&gt;&lt;/author&gt;&lt;author&gt;&lt;style face="normal" font="default" size="100%"&gt;Bates, A.M.&lt;/style&gt;&lt;/author&gt;&lt;author&gt;&lt;style face="normal" font="default" size="100%"&gt;Noble, D.J.&lt;/style&gt;&lt;/author&gt;&lt;author&gt;&lt;style face="normal" font="default" size="100%"&gt;Jena, R.&lt;/style&gt;&lt;/author&gt;&lt;author&gt;&lt;style face="normal" font="default" size="100%"&gt;Parker, M.A.&lt;/style&gt;&lt;/author&gt;&lt;author&gt;&lt;style face="normal" font="default" size="100%"&gt;Sutcliffe, M.P.F.&lt;/style&gt;&lt;/author&gt;&lt;author&gt;&lt;style face="normal" font="default" size="100%"&gt;Thomas, S.J.&lt;/style&gt;&lt;/author&gt;&lt;author&gt;&lt;style face="normal" font="default" size="100%"&gt;Burnet, N.G.&lt;/style&gt;&lt;/author&gt;&lt;/authors&gt;&lt;/contributors&gt;&lt;titles&gt;&lt;title&gt;&lt;style face="normal" font="default" size="100%"&gt;Delivered dose can be a better predictor of rectal toxicity than planned dose in prostate radiotherapy&lt;/style&gt;&lt;/title&gt;&lt;secondary-title&gt;&lt;style face="normal" font="default" size="100%"&gt;Radiotherapy and Oncology&lt;/style&gt;&lt;/secondary-title&gt;&lt;/titles&gt;&lt;periodical&gt;&lt;full-title&gt;&lt;style face="normal" font="default" size="100%"&gt;Radiotherapy and Oncology&lt;/style&gt;&lt;/full-title&gt;&lt;abbr-1&gt;&lt;style face="normal" font="default" size="100%"&gt;Radiother Oncol&lt;/style&gt;&lt;/abbr-1&gt;&lt;abbr-2&gt;&lt;style face="normal" font="default" size="100%"&gt;Radiother Oncol&lt;/style&gt;&lt;/abbr-2&gt;&lt;abbr-3&gt;&lt;style face="normal" font="default" size="100%"&gt;Radiother Oncol&lt;/style&gt;&lt;/abbr-3&gt;&lt;/periodical&gt;&lt;pages&gt;&lt;style face="normal" font="default" size="100%"&gt;466-471&lt;/style&gt;&lt;/pages&gt;&lt;volume&gt;&lt;style face="normal" font="default" size="100%"&gt;123&lt;/style&gt;&lt;/volume&gt;&lt;keywords&gt;&lt;keyword&gt;&lt;style face="normal" font="default" size="100%"&gt;Delivered dose&lt;/style&gt;&lt;/keyword&gt;&lt;keyword&gt;&lt;style face="normal" font="default" size="100%"&gt;Dose–surface maps&lt;/style&gt;&lt;/keyword&gt;&lt;keyword&gt;&lt;style face="normal" font="default" size="100%"&gt;Prostate radiotherapy&lt;/style&gt;&lt;/keyword&gt;&lt;keyword&gt;&lt;style face="normal" font="default" size="100%"&gt;Rectal toxicity&lt;/style&gt;&lt;/keyword&gt;&lt;keyword&gt;&lt;style face="normal" font="default" size="100%"&gt;VoxTox&lt;/style&gt;&lt;/keyword&gt;&lt;/keywords&gt;&lt;dates&gt;&lt;year&gt;&lt;style face="normal" font="default" size="100%"&gt;2017&lt;/style&gt;&lt;/year&gt;&lt;/dates&gt;&lt;accession-num&gt;&lt;style face="normal" font="default" size="100%"&gt;28460825&lt;/style&gt;&lt;/accession-num&gt;&lt;abstract&gt;&lt;style face="normal" font="default" size="100%"&gt;BACKGROUND AND PURPOSE For the first time, delivered dose to the rectum has been calculated and accumulated throughout the course of prostate radiotherapy using megavoltage computed tomography (MVCT) image guidance scans. Dosimetric parameters were linked with toxicity to test the hypothesis that delivered dose is a stronger predictor of toxicity than planned dose. MATERIAL AND METHODS Dose-surface maps (DSMs) of the rectal wall were automatically generated from daily MVCT scans for 109 patients within the VoxTox research programme. Accumulated-DSMs, representing total delivered dose, and planned-DSMs, from planning CT data, were parametrised using Equivalent Uniform Dose (EUD) and 'DSM dose-width', the lateral dimension of an ellipse fitted to a discrete isodose cluster. Associations with 6 toxicity endpoints were assessed using receiver operator characteristic curve analysis. RESULTS For rectal bleeding, the area under the curve (AUC) was greater for accumulated dose than planned dose for DSM dose-widths up to 70Gy. Accumulated 65Gy DSM dose-width produced the strongest spatial correlation (AUC 0.664), while accumulated EUD generated the largest AUC overall (0.682). For proctitis, accumulated EUD was the only reportable predictor (AUC 0.673). Accumulated EUD was systematically lower than planned EUD. CONCLUSIONS Dosimetric parameters extracted from accumulated DSMs have demonstrated stronger correlations with rectal bleeding and proctitis, than planned DSMs.&lt;/style&gt;&lt;/abstract&gt;&lt;urls&gt;&lt;pdf-urls&gt;&lt;url&gt;internal-pdf://Shelley et al. - 2017 - Delivered dose can be a better predictor of rectal toxicity than planned dose in prostate radiotherapy(2).pdf&lt;/url&gt;&lt;/pdf-urls&gt;&lt;/urls&gt;&lt;electronic-resource-num&gt;&lt;style face="normal" font="default" size="100%"&gt;10.1016/j.radonc.2017.04.008&lt;/style&gt;&lt;/electronic-resource-num&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11, 15]</w:t>
      </w:r>
      <w:r>
        <w:rPr>
          <w:rStyle w:val="None"/>
          <w:rFonts w:ascii="Times New Roman" w:eastAsia="Times New Roman" w:hAnsi="Times New Roman" w:cs="Times New Roman"/>
        </w:rPr>
        <w:fldChar w:fldCharType="end"/>
      </w:r>
      <w:r>
        <w:rPr>
          <w:rStyle w:val="None"/>
          <w:rFonts w:ascii="Times New Roman" w:hAnsi="Times New Roman"/>
        </w:rPr>
        <w:t xml:space="preserve"> to study the associations between spatial dose metrics and GI toxicity. In brief, the dose width for a given </w:t>
      </w:r>
      <w:proofErr w:type="spellStart"/>
      <w:r>
        <w:rPr>
          <w:rStyle w:val="None"/>
          <w:rFonts w:ascii="Times New Roman" w:hAnsi="Times New Roman"/>
        </w:rPr>
        <w:t>isodose</w:t>
      </w:r>
      <w:proofErr w:type="spellEnd"/>
      <w:r>
        <w:rPr>
          <w:rStyle w:val="None"/>
          <w:rFonts w:ascii="Times New Roman" w:hAnsi="Times New Roman"/>
        </w:rPr>
        <w:t xml:space="preserve"> level was defined as the projection in the horizontal axis of the lateral extent of the ellipse fitted to the binary mask created for that dose level. Finally, all dose metrics extracted from the DSMs were compared between cases and controls using a two-way ANOVA test accounting for the matching information, and between planned and accumulated using paired t-test.</w:t>
      </w:r>
    </w:p>
    <w:p w:rsidR="00363F7B" w:rsidRDefault="00363F7B" w:rsidP="00363F7B">
      <w:pPr>
        <w:pStyle w:val="BodyAA"/>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200" w:after="200" w:line="360" w:lineRule="auto"/>
        <w:jc w:val="both"/>
        <w:rPr>
          <w:rStyle w:val="None"/>
          <w:rFonts w:ascii="Times New Roman" w:eastAsia="Times New Roman" w:hAnsi="Times New Roman" w:cs="Times New Roman"/>
        </w:rPr>
      </w:pPr>
    </w:p>
    <w:p w:rsidR="00363F7B" w:rsidRDefault="00363F7B" w:rsidP="00363F7B">
      <w:pPr>
        <w:pStyle w:val="BodyAA"/>
        <w:spacing w:before="200" w:after="200" w:line="360" w:lineRule="auto"/>
        <w:jc w:val="both"/>
        <w:rPr>
          <w:rStyle w:val="None"/>
          <w:rFonts w:ascii="Times New Roman" w:eastAsia="Times New Roman" w:hAnsi="Times New Roman" w:cs="Times New Roman"/>
          <w:b/>
          <w:bCs/>
          <w:i/>
          <w:iCs/>
          <w:sz w:val="26"/>
          <w:szCs w:val="26"/>
        </w:rPr>
      </w:pPr>
      <w:r>
        <w:rPr>
          <w:rStyle w:val="None"/>
          <w:b/>
          <w:bCs/>
          <w:sz w:val="26"/>
          <w:szCs w:val="26"/>
        </w:rPr>
        <w:t>Supplementary Material D</w:t>
      </w:r>
      <w:r>
        <w:rPr>
          <w:rStyle w:val="None"/>
          <w:rFonts w:ascii="Times New Roman" w:hAnsi="Times New Roman"/>
          <w:b/>
          <w:bCs/>
          <w:sz w:val="26"/>
          <w:szCs w:val="26"/>
        </w:rPr>
        <w:t xml:space="preserve"> - </w:t>
      </w:r>
      <w:r>
        <w:rPr>
          <w:rStyle w:val="None"/>
          <w:rFonts w:ascii="Times New Roman" w:hAnsi="Times New Roman"/>
          <w:b/>
          <w:bCs/>
          <w:i/>
          <w:iCs/>
          <w:sz w:val="26"/>
          <w:szCs w:val="26"/>
        </w:rPr>
        <w:t>Validation of NTCP model for mild symptoms</w:t>
      </w:r>
    </w:p>
    <w:p w:rsidR="00363F7B" w:rsidRDefault="00363F7B" w:rsidP="00363F7B">
      <w:pPr>
        <w:pStyle w:val="BodyAA"/>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200" w:after="200" w:line="360" w:lineRule="auto"/>
        <w:jc w:val="both"/>
        <w:rPr>
          <w:rStyle w:val="None"/>
          <w:rFonts w:ascii="Times New Roman" w:eastAsia="Times New Roman" w:hAnsi="Times New Roman" w:cs="Times New Roman"/>
        </w:rPr>
      </w:pPr>
      <w:r>
        <w:rPr>
          <w:rStyle w:val="None"/>
          <w:rFonts w:ascii="Times New Roman" w:hAnsi="Times New Roman"/>
        </w:rPr>
        <w:t xml:space="preserve">These data set has been also used to validate a previously developed normal tissue complication probability model (NTCP) for six mild GI symptoms associated with defecation urgency, obstruction and fecal leakage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Casares-Magaz, Oscar; Muren, Ludvig Paul; Moiseenko, Vitali; Petersen, Stine E.; Pettersson, Niclas Johan; Høyer, Morten; Deasy, Joseph O.; Thor, Maria&lt;/Author&gt;&lt;Year&gt;2017&lt;/Year&gt;&lt;DisplayText&gt;[14]&lt;/DisplayText&gt;&lt;record&gt;&lt;database name="My EndNote Library.enl" path="/Users/oscarcasares/Documents/My EndNote Library.enl"&gt;My EndNote Library.enl&lt;/database&gt;&lt;source-app name="EndNote" version="19.1"&gt;EndNote&lt;/source-app&gt;&lt;rec-number&gt;655&lt;/rec-number&gt;&lt;foreign-keys&gt;&lt;key app="EN" db-id="9e50595tgx02w5efddnvpaecpzrvdxtadv0r"&gt;655&lt;/key&gt;&lt;/foreign-keys&gt;&lt;ref-type name="Journal Article"&gt;17&lt;/ref-type&gt;&lt;contributors&gt;&lt;authors&gt;&lt;author&gt;&lt;style face="normal" font="default" size="100%"&gt;Casares-Magaz, Oscar&lt;/style&gt;&lt;/author&gt;&lt;author&gt;&lt;style face="normal" font="default" size="100%"&gt;Muren, Ludvig Paul&lt;/style&gt;&lt;/author&gt;&lt;author&gt;&lt;style face="normal" font="default" size="100%"&gt;Moiseenko, Vitali&lt;/style&gt;&lt;/author&gt;&lt;author&gt;&lt;style face="normal" font="default" size="100%"&gt;Petersen, Stine E.&lt;/style&gt;&lt;/author&gt;&lt;author&gt;&lt;style face="normal" font="default" size="100%"&gt;Pettersson, Niclas Johan&lt;/style&gt;&lt;/author&gt;&lt;author&gt;&lt;style face="normal" font="default" size="100%"&gt;Høyer, Morten&lt;/style&gt;&lt;/author&gt;&lt;author&gt;&lt;style face="normal" font="default" size="100%"&gt;Deasy, Joseph O.&lt;/style&gt;&lt;/author&gt;&lt;author&gt;&lt;style face="normal" font="default" size="100%"&gt;Thor, Maria&lt;/style&gt;&lt;/author&gt;&lt;/authors&gt;&lt;/contributors&gt;&lt;titles&gt;&lt;title&gt;&lt;style face="normal" font="default" size="100%"&gt;Spatial rectal dose/volume metrics predict patient-reported gastro-intestinal symptoms after radiotherapy for prostate cancer&lt;/style&gt;&lt;/title&gt;&lt;secondary-title&gt;&lt;style face="normal" font="default" size="100%"&gt;Acta Oncologica&lt;/style&gt;&lt;/secondary-title&gt;&lt;/titles&gt;&lt;pages&gt;&lt;style face="normal" font="default" size="100%"&gt;1-7&lt;/style&gt;&lt;/pages&gt;&lt;volume&gt;&lt;style face="normal" font="default" size="100%"&gt;56&lt;/style&gt;&lt;/volume&gt;&lt;dates&gt;&lt;year&gt;&lt;style face="normal" font="default" size="100%"&gt;2017&lt;/style&gt;&lt;/year&gt;&lt;/dates&gt;&lt;urls&gt;&lt;pdf-urls&gt;&lt;url&gt;internal-pdf://Casares-Magaz et al. - 2017 - Spatial rectal dosevolume metrics predict patient-reported gastro-intestinal symptoms after radiotherapy f.pdf&lt;/url&gt;&lt;/pdf-urls&gt;&lt;/urls&gt;&lt;electronic-resource-num&gt;&lt;style face="normal" font="default" size="100%"&gt;10.1080/0284186X.2017.1370130&lt;/style&gt;&lt;/electronic-resource-num&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14]</w:t>
      </w:r>
      <w:r>
        <w:rPr>
          <w:rStyle w:val="None"/>
          <w:rFonts w:ascii="Times New Roman" w:eastAsia="Times New Roman" w:hAnsi="Times New Roman" w:cs="Times New Roman"/>
        </w:rPr>
        <w:fldChar w:fldCharType="end"/>
      </w:r>
      <w:r>
        <w:rPr>
          <w:rStyle w:val="None"/>
          <w:rFonts w:ascii="Times New Roman" w:hAnsi="Times New Roman"/>
        </w:rPr>
        <w:t>. This previous model was based on rectal DSM metrics, and provides risk estimations for different symptoms based on patient reported outcomes. The resulting NTCPs were compared between cases and controls using a two-way ANOVA test accounting for the matching information of the spatial metrics extracted from the accumulated DSM. NTCPs were calculated using the published regression coefficients for each endpoint, and applied to the DSM-based metrics extracted for the patients included in this study. The statistical analysis was performed in Stata 13.1 (</w:t>
      </w:r>
      <w:proofErr w:type="spellStart"/>
      <w:r>
        <w:rPr>
          <w:rStyle w:val="None"/>
          <w:rFonts w:ascii="Times New Roman" w:hAnsi="Times New Roman"/>
        </w:rPr>
        <w:t>StataCorp</w:t>
      </w:r>
      <w:proofErr w:type="spellEnd"/>
      <w:r>
        <w:rPr>
          <w:rStyle w:val="None"/>
          <w:rFonts w:ascii="Times New Roman" w:hAnsi="Times New Roman"/>
        </w:rPr>
        <w:t xml:space="preserve">, College Station, TX, USA) and in </w:t>
      </w:r>
      <w:proofErr w:type="spellStart"/>
      <w:r>
        <w:rPr>
          <w:rStyle w:val="None"/>
          <w:rFonts w:ascii="Times New Roman" w:hAnsi="Times New Roman"/>
        </w:rPr>
        <w:t>Matlab</w:t>
      </w:r>
      <w:proofErr w:type="spellEnd"/>
      <w:r>
        <w:rPr>
          <w:rStyle w:val="None"/>
          <w:rFonts w:ascii="Times New Roman" w:hAnsi="Times New Roman"/>
        </w:rPr>
        <w:t xml:space="preserve"> R2018a (The </w:t>
      </w:r>
      <w:proofErr w:type="spellStart"/>
      <w:r>
        <w:rPr>
          <w:rStyle w:val="None"/>
          <w:rFonts w:ascii="Times New Roman" w:hAnsi="Times New Roman"/>
        </w:rPr>
        <w:t>MathWorks</w:t>
      </w:r>
      <w:proofErr w:type="spellEnd"/>
      <w:r>
        <w:rPr>
          <w:rStyle w:val="None"/>
          <w:rFonts w:ascii="Times New Roman" w:hAnsi="Times New Roman"/>
        </w:rPr>
        <w:t xml:space="preserve"> Inc., Natick, MA, USA).</w:t>
      </w:r>
    </w:p>
    <w:p w:rsidR="00363F7B" w:rsidRDefault="00363F7B" w:rsidP="00363F7B">
      <w:pPr>
        <w:pStyle w:val="BodyB"/>
        <w:tabs>
          <w:tab w:val="left" w:pos="1304"/>
          <w:tab w:val="left" w:pos="2608"/>
          <w:tab w:val="left" w:pos="3912"/>
          <w:tab w:val="left" w:pos="5216"/>
          <w:tab w:val="left" w:pos="6520"/>
          <w:tab w:val="left" w:pos="7824"/>
          <w:tab w:val="left" w:pos="9128"/>
        </w:tabs>
        <w:spacing w:before="200" w:after="200" w:line="360" w:lineRule="auto"/>
      </w:pPr>
      <w:r>
        <w:rPr>
          <w:rStyle w:val="None"/>
        </w:rPr>
        <w:lastRenderedPageBreak/>
        <w:t>The NTCP values assessed for four symptoms (</w:t>
      </w:r>
      <w:r>
        <w:rPr>
          <w:rStyle w:val="None"/>
          <w:i/>
          <w:iCs/>
        </w:rPr>
        <w:t xml:space="preserve">“Defecation Urgency” </w:t>
      </w:r>
      <w:r>
        <w:rPr>
          <w:rStyle w:val="None"/>
        </w:rPr>
        <w:t>and</w:t>
      </w:r>
      <w:r>
        <w:rPr>
          <w:rStyle w:val="None"/>
          <w:i/>
          <w:iCs/>
        </w:rPr>
        <w:t xml:space="preserve"> “Fecal Leakage”) </w:t>
      </w:r>
      <w:r>
        <w:rPr>
          <w:rStyle w:val="None"/>
        </w:rPr>
        <w:t>out of the six symptoms were significantly higher for cases compared to controls (p = .01). The largest difference was observed for the symptom “</w:t>
      </w:r>
      <w:r>
        <w:rPr>
          <w:rStyle w:val="None"/>
          <w:i/>
          <w:iCs/>
        </w:rPr>
        <w:t>need of immediate toilet visit due to urgency - Defecation Urgency II</w:t>
      </w:r>
      <w:r>
        <w:rPr>
          <w:rStyle w:val="None"/>
        </w:rPr>
        <w:t xml:space="preserve">” and </w:t>
      </w:r>
      <w:r>
        <w:rPr>
          <w:rStyle w:val="None"/>
          <w:i/>
          <w:iCs/>
        </w:rPr>
        <w:t>“involuntary gas discharge - Fecal Leakage I”</w:t>
      </w:r>
      <w:r>
        <w:rPr>
          <w:rStyle w:val="None"/>
        </w:rPr>
        <w:t xml:space="preserve"> , where the median NTCP for cases was 42% (range: 32-56% ) and 28% (range: 18-40%) compared to 29% (range: 16-46%) and 16%(range: 10-31%) for controls (Suppl. </w:t>
      </w:r>
      <w:r>
        <w:rPr>
          <w:rStyle w:val="None"/>
          <w:lang w:val="da-DK"/>
        </w:rPr>
        <w:t>Fig. 1)</w:t>
      </w:r>
      <w:r>
        <w:rPr>
          <w:rStyle w:val="None"/>
        </w:rPr>
        <w:t>.</w:t>
      </w:r>
    </w:p>
    <w:p w:rsidR="00363F7B" w:rsidRDefault="00363F7B" w:rsidP="00363F7B">
      <w:pPr>
        <w:pStyle w:val="BodyB"/>
        <w:tabs>
          <w:tab w:val="left" w:pos="1304"/>
          <w:tab w:val="left" w:pos="2608"/>
          <w:tab w:val="left" w:pos="3912"/>
          <w:tab w:val="left" w:pos="5216"/>
          <w:tab w:val="left" w:pos="6520"/>
          <w:tab w:val="left" w:pos="7824"/>
          <w:tab w:val="left" w:pos="9128"/>
        </w:tabs>
        <w:spacing w:before="200" w:after="200" w:line="360" w:lineRule="auto"/>
        <w:rPr>
          <w:rStyle w:val="None"/>
          <w:b/>
          <w:bCs/>
          <w:sz w:val="26"/>
          <w:szCs w:val="26"/>
        </w:rPr>
      </w:pPr>
      <w:r>
        <w:rPr>
          <w:noProof/>
          <w:lang w:eastAsia="en-US"/>
        </w:rPr>
        <mc:AlternateContent>
          <mc:Choice Requires="wpg">
            <w:drawing>
              <wp:inline distT="0" distB="0" distL="0" distR="0" wp14:anchorId="1935E17F" wp14:editId="431871F2">
                <wp:extent cx="6175377" cy="4706504"/>
                <wp:effectExtent l="0" t="0" r="0" b="0"/>
                <wp:docPr id="1073741836" name="officeArt object" descr="officeArt object"/>
                <wp:cNvGraphicFramePr/>
                <a:graphic xmlns:a="http://schemas.openxmlformats.org/drawingml/2006/main">
                  <a:graphicData uri="http://schemas.microsoft.com/office/word/2010/wordprocessingGroup">
                    <wpg:wgp>
                      <wpg:cNvGrpSpPr/>
                      <wpg:grpSpPr>
                        <a:xfrm>
                          <a:off x="0" y="0"/>
                          <a:ext cx="6175377" cy="4706504"/>
                          <a:chOff x="0" y="0"/>
                          <a:chExt cx="6175376" cy="4706503"/>
                        </a:xfrm>
                      </wpg:grpSpPr>
                      <wps:wsp>
                        <wps:cNvPr id="1073741834" name="Shape 1073741840"/>
                        <wps:cNvSpPr txBox="1"/>
                        <wps:spPr>
                          <a:xfrm>
                            <a:off x="-1" y="4181896"/>
                            <a:ext cx="6175378" cy="524607"/>
                          </a:xfrm>
                          <a:prstGeom prst="rect">
                            <a:avLst/>
                          </a:prstGeom>
                          <a:noFill/>
                          <a:ln w="12700" cap="flat">
                            <a:noFill/>
                            <a:miter lim="400000"/>
                          </a:ln>
                          <a:effectLst/>
                        </wps:spPr>
                        <wps:txbx>
                          <w:txbxContent>
                            <w:p w:rsidR="00363F7B" w:rsidRDefault="00363F7B" w:rsidP="00363F7B">
                              <w:pPr>
                                <w:pStyle w:val="Caption"/>
                                <w:tabs>
                                  <w:tab w:val="left" w:pos="1440"/>
                                  <w:tab w:val="left" w:pos="2880"/>
                                  <w:tab w:val="left" w:pos="4320"/>
                                  <w:tab w:val="left" w:pos="5760"/>
                                  <w:tab w:val="left" w:pos="7200"/>
                                  <w:tab w:val="left" w:pos="8640"/>
                                </w:tabs>
                              </w:pPr>
                              <w:r>
                                <w:rPr>
                                  <w:rStyle w:val="None"/>
                                  <w:i/>
                                  <w:iCs/>
                                  <w:sz w:val="20"/>
                                  <w:szCs w:val="20"/>
                                </w:rPr>
                                <w:t xml:space="preserve">Supplementary figure 1. Comparison of the NTCPs between cases and controls for the six symptoms related to </w:t>
                              </w:r>
                              <w:proofErr w:type="gramStart"/>
                              <w:r>
                                <w:rPr>
                                  <w:rStyle w:val="None"/>
                                  <w:i/>
                                  <w:iCs/>
                                  <w:sz w:val="20"/>
                                  <w:szCs w:val="20"/>
                                </w:rPr>
                                <w:t>patients</w:t>
                              </w:r>
                              <w:proofErr w:type="gramEnd"/>
                              <w:r>
                                <w:rPr>
                                  <w:rStyle w:val="None"/>
                                  <w:i/>
                                  <w:iCs/>
                                  <w:sz w:val="20"/>
                                  <w:szCs w:val="20"/>
                                </w:rPr>
                                <w:t xml:space="preserve"> quality of life.</w:t>
                              </w:r>
                            </w:p>
                          </w:txbxContent>
                        </wps:txbx>
                        <wps:bodyPr wrap="square" lIns="45718" tIns="45718" rIns="45718" bIns="45718" numCol="1" anchor="t">
                          <a:noAutofit/>
                        </wps:bodyPr>
                      </wps:wsp>
                      <pic:pic xmlns:pic="http://schemas.openxmlformats.org/drawingml/2006/picture">
                        <pic:nvPicPr>
                          <pic:cNvPr id="1073741835" name="pasted-image.pdf" descr="pasted-image.pdf"/>
                          <pic:cNvPicPr>
                            <a:picLocks noChangeAspect="1"/>
                          </pic:cNvPicPr>
                        </pic:nvPicPr>
                        <pic:blipFill>
                          <a:blip r:embed="rId4">
                            <a:extLst/>
                          </a:blip>
                          <a:stretch>
                            <a:fillRect/>
                          </a:stretch>
                        </pic:blipFill>
                        <pic:spPr>
                          <a:xfrm>
                            <a:off x="0" y="-1"/>
                            <a:ext cx="6172926" cy="4181903"/>
                          </a:xfrm>
                          <a:prstGeom prst="rect">
                            <a:avLst/>
                          </a:prstGeom>
                          <a:ln w="12700" cap="flat">
                            <a:noFill/>
                            <a:miter lim="400000"/>
                          </a:ln>
                          <a:effectLst/>
                        </pic:spPr>
                      </pic:pic>
                    </wpg:wgp>
                  </a:graphicData>
                </a:graphic>
              </wp:inline>
            </w:drawing>
          </mc:Choice>
          <mc:Fallback>
            <w:pict>
              <v:group w14:anchorId="1935E17F" id="officeArt object" o:spid="_x0000_s1026" alt="officeArt object" style="width:486.25pt;height:370.6pt;mso-position-horizontal-relative:char;mso-position-vertical-relative:line" coordsize="61753,470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">
                <v:shapetype id="_x0000_t202" coordsize="21600,21600" o:spt="202" path="m,l,21600r21600,l21600,xe">
                  <v:stroke joinstyle="miter"/>
                  <v:path gradientshapeok="t" o:connecttype="rect"/>
                </v:shapetype>
                <v:shape id="Shape 1073741840" o:spid="_x0000_s1027" type="#_x0000_t202" style="position:absolute;top:41818;width:61753;height:52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" filled="f" stroked="f" strokeweight="1pt">
                  <v:stroke miterlimit="4"/>
                  <v:textbox inset="1.2699mm,1.2699mm,1.2699mm,1.2699mm">
                    <w:txbxContent>
                      <w:p w:rsidR="00363F7B" w:rsidRDefault="00363F7B" w:rsidP="00363F7B">
                        <w:pPr>
                          <w:pStyle w:val="Caption"/>
                          <w:tabs>
                            <w:tab w:val="left" w:pos="1440"/>
                            <w:tab w:val="left" w:pos="2880"/>
                            <w:tab w:val="left" w:pos="4320"/>
                            <w:tab w:val="left" w:pos="5760"/>
                            <w:tab w:val="left" w:pos="7200"/>
                            <w:tab w:val="left" w:pos="8640"/>
                          </w:tabs>
                        </w:pPr>
                        <w:r>
                          <w:rPr>
                            <w:rStyle w:val="None"/>
                            <w:i/>
                            <w:iCs/>
                            <w:sz w:val="20"/>
                            <w:szCs w:val="20"/>
                          </w:rPr>
                          <w:t xml:space="preserve">Supplementary figure 1. Comparison of the NTCPs between cases and controls for the six symptoms related to </w:t>
                        </w:r>
                        <w:proofErr w:type="gramStart"/>
                        <w:r>
                          <w:rPr>
                            <w:rStyle w:val="None"/>
                            <w:i/>
                            <w:iCs/>
                            <w:sz w:val="20"/>
                            <w:szCs w:val="20"/>
                          </w:rPr>
                          <w:t>patients</w:t>
                        </w:r>
                        <w:proofErr w:type="gramEnd"/>
                        <w:r>
                          <w:rPr>
                            <w:rStyle w:val="None"/>
                            <w:i/>
                            <w:iCs/>
                            <w:sz w:val="20"/>
                            <w:szCs w:val="20"/>
                          </w:rPr>
                          <w:t xml:space="preserve"> quality of life.</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asted-image.pdf" o:spid="_x0000_s1028" type="#_x0000_t75" alt="pasted-image.pdf" style="position:absolute;width:61729;height:418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A6cevGAAAA4wAAAA8AAABkcnMvZG93bnJldi54bWxET0uLwjAQvgv7H8IseNO065NqlEUQZQ9C&#10;63ofmtm22ExKE7X66zeC4HG+9yzXnanFlVpXWVYQDyMQxLnVFRcKfo/bwRyE88gaa8uk4E4O1quP&#10;3hITbW+c0jXzhQgh7BJUUHrfJFK6vCSDbmgb4sD92dagD2dbSN3iLYSbWn5F0VQarDg0lNjQpqT8&#10;nF2MgmkWb34eOt4dTyatpJH7w+Vklep/dt8LEJ46/xa/3Hsd5kez0Wwcz0cTeP4UAJCr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Dpx68YAAADjAAAADwAAAAAAAAAAAAAA&#10;AACfAgAAZHJzL2Rvd25yZXYueG1sUEsFBgAAAAAEAAQA9wAAAJIDAAAAAA==&#10;" strokeweight="1pt">
                  <v:stroke miterlimit="4"/>
                  <v:imagedata r:id="rId5" o:title="pasted-image"/>
                  <v:path arrowok="t"/>
                </v:shape>
                <w10:anchorlock/>
              </v:group>
            </w:pict>
          </mc:Fallback>
        </mc:AlternateContent>
      </w:r>
    </w:p>
    <w:p w:rsidR="00363F7B" w:rsidRDefault="00363F7B" w:rsidP="00363F7B">
      <w:pPr>
        <w:pStyle w:val="BodyAA"/>
        <w:spacing w:before="200" w:after="200" w:line="360" w:lineRule="auto"/>
        <w:jc w:val="both"/>
        <w:rPr>
          <w:rStyle w:val="None"/>
          <w:b/>
          <w:bCs/>
          <w:sz w:val="26"/>
          <w:szCs w:val="26"/>
        </w:rPr>
      </w:pPr>
      <w:r>
        <w:rPr>
          <w:rStyle w:val="None"/>
          <w:b/>
          <w:bCs/>
          <w:sz w:val="26"/>
          <w:szCs w:val="26"/>
        </w:rPr>
        <w:t>Supplementary Material E</w:t>
      </w:r>
      <w:r>
        <w:rPr>
          <w:rStyle w:val="None"/>
          <w:rFonts w:ascii="Times New Roman" w:hAnsi="Times New Roman"/>
          <w:b/>
          <w:bCs/>
          <w:sz w:val="26"/>
          <w:szCs w:val="26"/>
        </w:rPr>
        <w:t xml:space="preserve"> - </w:t>
      </w:r>
      <w:r>
        <w:rPr>
          <w:rStyle w:val="None"/>
          <w:rFonts w:ascii="Times New Roman" w:hAnsi="Times New Roman"/>
          <w:b/>
          <w:bCs/>
          <w:i/>
          <w:iCs/>
          <w:sz w:val="26"/>
          <w:szCs w:val="26"/>
        </w:rPr>
        <w:t>Comparison of rectal volumes</w:t>
      </w:r>
    </w:p>
    <w:p w:rsidR="00363F7B" w:rsidRDefault="00363F7B" w:rsidP="00363F7B">
      <w:pPr>
        <w:pStyle w:val="BodyAA"/>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200" w:after="200" w:line="360" w:lineRule="auto"/>
        <w:jc w:val="both"/>
        <w:rPr>
          <w:rStyle w:val="None"/>
          <w:rFonts w:ascii="Times New Roman" w:eastAsia="Times New Roman" w:hAnsi="Times New Roman" w:cs="Times New Roman"/>
        </w:rPr>
      </w:pPr>
      <w:r>
        <w:rPr>
          <w:rStyle w:val="None"/>
          <w:rFonts w:ascii="Times New Roman" w:hAnsi="Times New Roman"/>
        </w:rPr>
        <w:t>Differences in delivered vs. planned rectal volumes were not significantly different nor for the entire population, neither for cases and controls (Suppl. fig. 2).</w:t>
      </w:r>
    </w:p>
    <w:p w:rsidR="00363F7B" w:rsidRDefault="00363F7B" w:rsidP="00363F7B">
      <w:pPr>
        <w:pStyle w:val="BodyAA"/>
        <w:spacing w:before="200" w:after="200" w:line="360" w:lineRule="auto"/>
        <w:jc w:val="both"/>
        <w:rPr>
          <w:b/>
          <w:bCs/>
        </w:rPr>
      </w:pPr>
    </w:p>
    <w:p w:rsidR="00363F7B" w:rsidRDefault="00363F7B" w:rsidP="00363F7B">
      <w:pPr>
        <w:pStyle w:val="BodyAA"/>
        <w:spacing w:before="200" w:after="200" w:line="360" w:lineRule="auto"/>
        <w:jc w:val="both"/>
      </w:pPr>
      <w:r>
        <w:rPr>
          <w:rStyle w:val="None"/>
          <w:rFonts w:ascii="Times New Roman" w:eastAsia="Times New Roman" w:hAnsi="Times New Roman" w:cs="Times New Roman"/>
          <w:b/>
          <w:bCs/>
          <w:noProof/>
          <w:sz w:val="26"/>
          <w:szCs w:val="26"/>
          <w:lang w:eastAsia="en-US"/>
        </w:rPr>
        <w:lastRenderedPageBreak/>
        <mc:AlternateContent>
          <mc:Choice Requires="wpg">
            <w:drawing>
              <wp:inline distT="0" distB="0" distL="0" distR="0" wp14:anchorId="1BD81C38" wp14:editId="4CBF58E0">
                <wp:extent cx="6175377" cy="2657100"/>
                <wp:effectExtent l="0" t="0" r="0" b="0"/>
                <wp:docPr id="1073741839" name="officeArt object" descr="officeArt object"/>
                <wp:cNvGraphicFramePr/>
                <a:graphic xmlns:a="http://schemas.openxmlformats.org/drawingml/2006/main">
                  <a:graphicData uri="http://schemas.microsoft.com/office/word/2010/wordprocessingGroup">
                    <wpg:wgp>
                      <wpg:cNvGrpSpPr/>
                      <wpg:grpSpPr>
                        <a:xfrm>
                          <a:off x="0" y="0"/>
                          <a:ext cx="6175377" cy="2657100"/>
                          <a:chOff x="-1" y="0"/>
                          <a:chExt cx="6175376" cy="2657099"/>
                        </a:xfrm>
                      </wpg:grpSpPr>
                      <pic:pic xmlns:pic="http://schemas.openxmlformats.org/drawingml/2006/picture">
                        <pic:nvPicPr>
                          <pic:cNvPr id="1073741837" name="figure3.jpg" descr="figure3.jpg"/>
                          <pic:cNvPicPr>
                            <a:picLocks noChangeAspect="1"/>
                          </pic:cNvPicPr>
                        </pic:nvPicPr>
                        <pic:blipFill>
                          <a:blip r:embed="rId6">
                            <a:extLst/>
                          </a:blip>
                          <a:srcRect l="8867" r="8865"/>
                          <a:stretch>
                            <a:fillRect/>
                          </a:stretch>
                        </pic:blipFill>
                        <pic:spPr>
                          <a:xfrm>
                            <a:off x="109" y="-1"/>
                            <a:ext cx="6175103" cy="1965234"/>
                          </a:xfrm>
                          <a:prstGeom prst="rect">
                            <a:avLst/>
                          </a:prstGeom>
                          <a:ln w="12700" cap="flat">
                            <a:noFill/>
                            <a:miter lim="400000"/>
                          </a:ln>
                          <a:effectLst/>
                        </pic:spPr>
                      </pic:pic>
                      <wps:wsp>
                        <wps:cNvPr id="1073741838" name="Shape 1073741836"/>
                        <wps:cNvSpPr txBox="1"/>
                        <wps:spPr>
                          <a:xfrm>
                            <a:off x="-2" y="1965278"/>
                            <a:ext cx="6175378" cy="691821"/>
                          </a:xfrm>
                          <a:prstGeom prst="rect">
                            <a:avLst/>
                          </a:prstGeom>
                          <a:noFill/>
                          <a:ln w="12700" cap="flat">
                            <a:noFill/>
                            <a:miter lim="400000"/>
                          </a:ln>
                          <a:effectLst/>
                        </wps:spPr>
                        <wps:txbx>
                          <w:txbxContent>
                            <w:p w:rsidR="00363F7B" w:rsidRDefault="00363F7B" w:rsidP="00363F7B">
                              <w:pPr>
                                <w:pStyle w:val="Caption"/>
                                <w:tabs>
                                  <w:tab w:val="left" w:pos="1440"/>
                                  <w:tab w:val="left" w:pos="2880"/>
                                  <w:tab w:val="left" w:pos="4320"/>
                                  <w:tab w:val="left" w:pos="5760"/>
                                  <w:tab w:val="left" w:pos="7200"/>
                                  <w:tab w:val="left" w:pos="8640"/>
                                </w:tabs>
                                <w:jc w:val="both"/>
                              </w:pPr>
                              <w:r>
                                <w:rPr>
                                  <w:rStyle w:val="None"/>
                                  <w:i/>
                                  <w:iCs/>
                                  <w:sz w:val="20"/>
                                  <w:szCs w:val="20"/>
                                </w:rPr>
                                <w:t>Supplementary figure 2. Left panel: Box-plots for planned (red squares) and daily (grey dots) rectal volume for cases and controls. Mid panel: weighted average during treatment and planned rectal volume for cases and controls. Right panel: Box-plot of the difference between planned and weighted average during treatment rectal volume for cases and controls.</w:t>
                              </w:r>
                            </w:p>
                          </w:txbxContent>
                        </wps:txbx>
                        <wps:bodyPr wrap="square" lIns="45718" tIns="45718" rIns="45718" bIns="45718" numCol="1" anchor="t">
                          <a:noAutofit/>
                        </wps:bodyPr>
                      </wps:wsp>
                    </wpg:wgp>
                  </a:graphicData>
                </a:graphic>
              </wp:inline>
            </w:drawing>
          </mc:Choice>
          <mc:Fallback>
            <w:pict>
              <v:group w14:anchorId="1BD81C38" id="_x0000_s1029" alt="officeArt object" style="width:486.25pt;height:209.2pt;mso-position-horizontal-relative:char;mso-position-vertical-relative:line" coordorigin="" coordsize="61753,2657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f6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">
                <v:shape id="figure3.jpg" o:spid="_x0000_s1030" type="#_x0000_t75" alt="figure3.jpg" style="position:absolute;left:1;width:61751;height:196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WhDD7HAAAA4wAAAA8AAABkcnMvZG93bnJldi54bWxET19LwzAQfxf8DuEE31w6K3ary4YMHT6I&#10;4Kawx6O5NcXmUpJzq9/eCMIe7/f/FqvR9+pIMXWBDUwnBSjiJtiOWwMfu+ebGagkyBb7wGTghxKs&#10;lpcXC6xtOPE7HbfSqhzCqUYDTmSotU6NI49pEgbizB1C9Cj5jK22EU853Pf6tijutceOc4PDgdaO&#10;mq/ttzdg9+v54a3qNptYfr66vpSwexJjrq/GxwdQQqOcxf/uF5vnF1VZ3U1nZQV/P2UA9PIX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AWhDD7HAAAA4wAAAA8AAAAAAAAAAAAA&#10;AAAAnwIAAGRycy9kb3ducmV2LnhtbFBLBQYAAAAABAAEAPcAAACTAwAAAAA=&#10;" strokeweight="1pt">
                  <v:stroke miterlimit="4"/>
                  <v:imagedata r:id="rId7" o:title="figure3" cropleft="5811f" cropright="5810f"/>
                  <v:path arrowok="t"/>
                </v:shape>
                <v:shape id="Shape 1073741836" o:spid="_x0000_s1031" type="#_x0000_t202" style="position:absolute;top:19652;width:61753;height:69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" filled="f" stroked="f" strokeweight="1pt">
                  <v:stroke miterlimit="4"/>
                  <v:textbox inset="1.2699mm,1.2699mm,1.2699mm,1.2699mm">
                    <w:txbxContent>
                      <w:p w:rsidR="00363F7B" w:rsidRDefault="00363F7B" w:rsidP="00363F7B">
                        <w:pPr>
                          <w:pStyle w:val="Caption"/>
                          <w:tabs>
                            <w:tab w:val="left" w:pos="1440"/>
                            <w:tab w:val="left" w:pos="2880"/>
                            <w:tab w:val="left" w:pos="4320"/>
                            <w:tab w:val="left" w:pos="5760"/>
                            <w:tab w:val="left" w:pos="7200"/>
                            <w:tab w:val="left" w:pos="8640"/>
                          </w:tabs>
                          <w:jc w:val="both"/>
                        </w:pPr>
                        <w:r>
                          <w:rPr>
                            <w:rStyle w:val="None"/>
                            <w:i/>
                            <w:iCs/>
                            <w:sz w:val="20"/>
                            <w:szCs w:val="20"/>
                          </w:rPr>
                          <w:t>Supplementary figure 2. Left panel: Box-plots for planned (red squares) and daily (grey dots) rectal volume for cases and controls. Mid panel: weighted average during treatment and planned rectal volume for cases and controls. Right panel: Box-plot of the difference between planned and weighted average during treatment rectal volume for cases and controls.</w:t>
                        </w:r>
                      </w:p>
                    </w:txbxContent>
                  </v:textbox>
                </v:shape>
                <w10:anchorlock/>
              </v:group>
            </w:pict>
          </mc:Fallback>
        </mc:AlternateContent>
      </w:r>
    </w:p>
    <w:p w:rsidR="000F214F" w:rsidRDefault="000F214F">
      <w:bookmarkStart w:id="0" w:name="_GoBack"/>
      <w:bookmarkEnd w:id="0"/>
    </w:p>
    <w:sectPr w:rsidR="000F214F">
      <w:headerReference w:type="default" r:id="rId8"/>
      <w:footerReference w:type="default" r:id="rId9"/>
      <w:pgSz w:w="11900" w:h="16840"/>
      <w:pgMar w:top="1304" w:right="1095" w:bottom="1304" w:left="108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Arial"/>
    <w:charset w:val="00"/>
    <w:family w:val="roman"/>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73F7F" w:rsidRDefault="00363F7B">
    <w:pPr>
      <w:pStyle w:val="HeaderFoo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73F7F" w:rsidRDefault="00363F7B">
    <w:pPr>
      <w:pStyle w:val="HeaderFoo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3F7B"/>
    <w:rsid w:val="000F214F"/>
    <w:rsid w:val="00363F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A5D5C0E-2E21-4CBB-A9CA-59FE0C26B9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3F7B"/>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erFooter">
    <w:name w:val="Header &amp; Footer"/>
    <w:rsid w:val="00363F7B"/>
    <w:pPr>
      <w:pBdr>
        <w:top w:val="nil"/>
        <w:left w:val="nil"/>
        <w:bottom w:val="nil"/>
        <w:right w:val="nil"/>
        <w:between w:val="nil"/>
        <w:bar w:val="nil"/>
      </w:pBdr>
      <w:tabs>
        <w:tab w:val="right" w:pos="9020"/>
      </w:tabs>
      <w:spacing w:after="0" w:line="240" w:lineRule="auto"/>
    </w:pPr>
    <w:rPr>
      <w:rFonts w:ascii="Helvetica Neue" w:eastAsia="Arial Unicode MS" w:hAnsi="Helvetica Neue" w:cs="Arial Unicode MS"/>
      <w:color w:val="000000"/>
      <w:sz w:val="24"/>
      <w:szCs w:val="24"/>
      <w:bdr w:val="nil"/>
      <w:lang w:val="en-GB" w:eastAsia="en-GB"/>
    </w:rPr>
  </w:style>
  <w:style w:type="character" w:customStyle="1" w:styleId="None">
    <w:name w:val="None"/>
    <w:rsid w:val="00363F7B"/>
  </w:style>
  <w:style w:type="paragraph" w:customStyle="1" w:styleId="BodyAA">
    <w:name w:val="Body A A"/>
    <w:rsid w:val="00363F7B"/>
    <w:pPr>
      <w:pBdr>
        <w:top w:val="nil"/>
        <w:left w:val="nil"/>
        <w:bottom w:val="nil"/>
        <w:right w:val="nil"/>
        <w:between w:val="nil"/>
        <w:bar w:val="nil"/>
      </w:pBdr>
      <w:spacing w:after="0" w:line="240" w:lineRule="auto"/>
    </w:pPr>
    <w:rPr>
      <w:rFonts w:ascii="Calibri" w:eastAsia="Calibri" w:hAnsi="Calibri" w:cs="Calibri"/>
      <w:color w:val="000000"/>
      <w:sz w:val="24"/>
      <w:szCs w:val="24"/>
      <w:u w:color="000000"/>
      <w:bdr w:val="nil"/>
      <w:lang w:eastAsia="en-GB"/>
    </w:rPr>
  </w:style>
  <w:style w:type="paragraph" w:styleId="Caption">
    <w:name w:val="caption"/>
    <w:rsid w:val="00363F7B"/>
    <w:pPr>
      <w:pBdr>
        <w:top w:val="nil"/>
        <w:left w:val="nil"/>
        <w:bottom w:val="nil"/>
        <w:right w:val="nil"/>
        <w:between w:val="nil"/>
        <w:bar w:val="nil"/>
      </w:pBdr>
      <w:suppressAutoHyphens/>
      <w:spacing w:after="0" w:line="240" w:lineRule="auto"/>
      <w:outlineLvl w:val="0"/>
    </w:pPr>
    <w:rPr>
      <w:rFonts w:ascii="Calibri" w:eastAsia="Calibri" w:hAnsi="Calibri" w:cs="Calibri"/>
      <w:color w:val="000000"/>
      <w:sz w:val="36"/>
      <w:szCs w:val="36"/>
      <w:u w:color="000000"/>
      <w:bdr w:val="nil"/>
      <w:lang w:eastAsia="en-GB"/>
    </w:rPr>
  </w:style>
  <w:style w:type="paragraph" w:customStyle="1" w:styleId="BodyB">
    <w:name w:val="Body B"/>
    <w:rsid w:val="00363F7B"/>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4"/>
      <w:szCs w:val="24"/>
      <w:u w:color="000000"/>
      <w:bdr w:val="nil"/>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image" Target="media/image4.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jpeg"/><Relationship Id="rId11" Type="http://schemas.openxmlformats.org/officeDocument/2006/relationships/theme" Target="theme/theme1.xml"/><Relationship Id="rId5" Type="http://schemas.openxmlformats.org/officeDocument/2006/relationships/image" Target="media/image2.png"/><Relationship Id="rId10" Type="http://schemas.openxmlformats.org/officeDocument/2006/relationships/fontTable" Target="fontTable.xml"/><Relationship Id="rId4" Type="http://schemas.openxmlformats.org/officeDocument/2006/relationships/image" Target="media/image1.png"/><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4</Pages>
  <Words>10578</Words>
  <Characters>60296</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7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irene Johnsana Samuel</dc:creator>
  <cp:keywords/>
  <dc:description/>
  <cp:lastModifiedBy>Eirene Johnsana Samuel</cp:lastModifiedBy>
  <cp:revision>1</cp:revision>
  <dcterms:created xsi:type="dcterms:W3CDTF">2019-07-13T07:24:00Z</dcterms:created>
  <dcterms:modified xsi:type="dcterms:W3CDTF">2019-07-13T07:28:00Z</dcterms:modified>
</cp:coreProperties>
</file>